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74F4CB84" w:rsidR="003A1CA5" w:rsidRPr="00C04668" w:rsidRDefault="003A1CA5" w:rsidP="00C04668">
      <w:pPr>
        <w:jc w:val="center"/>
        <w:rPr>
          <w:rFonts w:ascii="Arial" w:hAnsi="Arial" w:cs="Arial"/>
          <w:b/>
          <w:bCs/>
          <w:sz w:val="28"/>
          <w:szCs w:val="28"/>
        </w:rPr>
      </w:pPr>
      <w:r w:rsidRPr="00C04668">
        <w:rPr>
          <w:rFonts w:ascii="Arial" w:hAnsi="Arial" w:cs="Arial"/>
          <w:b/>
          <w:bCs/>
          <w:sz w:val="28"/>
          <w:szCs w:val="28"/>
        </w:rPr>
        <w:t>Worldwide vulnerability of local pollinator abundance and crop-pollination to land use and climate</w:t>
      </w:r>
      <w:r w:rsidR="00654BCC" w:rsidRPr="00C04668">
        <w:rPr>
          <w:rFonts w:ascii="Arial" w:hAnsi="Arial" w:cs="Arial"/>
          <w:b/>
          <w:bCs/>
          <w:sz w:val="28"/>
          <w:szCs w:val="28"/>
        </w:rPr>
        <w:t xml:space="preserve"> change</w:t>
      </w:r>
    </w:p>
    <w:p w14:paraId="405F1682" w14:textId="77777777" w:rsidR="003A1CA5" w:rsidRPr="003A1CA5" w:rsidRDefault="003A1CA5" w:rsidP="003A1CA5">
      <w:pPr>
        <w:pStyle w:val="NoSpacing"/>
        <w:jc w:val="center"/>
        <w:rPr>
          <w:rFonts w:ascii="Arial" w:hAnsi="Arial" w:cs="Arial"/>
          <w:b/>
          <w:bCs/>
        </w:rPr>
      </w:pPr>
    </w:p>
    <w:p w14:paraId="5B4D1FB1" w14:textId="64AB4692"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40E4F6F7"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commentRangeStart w:id="0"/>
      <w:r w:rsidR="00121942">
        <w:rPr>
          <w:rFonts w:ascii="Arial" w:hAnsi="Arial" w:cs="Arial"/>
        </w:rPr>
        <w:t>Millard et al 2021</w:t>
      </w:r>
      <w:r w:rsidR="003A1CA5">
        <w:rPr>
          <w:rFonts w:ascii="Arial" w:hAnsi="Arial" w:cs="Arial"/>
        </w:rPr>
        <w:t xml:space="preserve"> </w:t>
      </w:r>
      <w:commentRangeEnd w:id="0"/>
      <w:r w:rsidR="00121942">
        <w:rPr>
          <w:rStyle w:val="CommentReference"/>
        </w:rPr>
        <w:commentReference w:id="0"/>
      </w:r>
      <w:r w:rsidR="003A1CA5">
        <w:rPr>
          <w:rFonts w:ascii="Arial" w:hAnsi="Arial" w:cs="Arial"/>
        </w:rPr>
        <w:t xml:space="preserve">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commentRangeStart w:id="1"/>
      <w:r w:rsidR="00121942">
        <w:rPr>
          <w:rFonts w:ascii="Arial" w:hAnsi="Arial" w:cs="Arial"/>
        </w:rPr>
        <w:t xml:space="preserve">Millard et al 2021 </w:t>
      </w:r>
      <w:commentRangeEnd w:id="1"/>
      <w:r w:rsidR="00121942">
        <w:rPr>
          <w:rStyle w:val="CommentReference"/>
        </w:rPr>
        <w:commentReference w:id="1"/>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commentRangeStart w:id="2"/>
      <w:r w:rsidR="00121942">
        <w:rPr>
          <w:rFonts w:ascii="Arial" w:hAnsi="Arial" w:cs="Arial"/>
        </w:rPr>
        <w:t xml:space="preserve">Millard et al 2021 </w:t>
      </w:r>
      <w:commentRangeEnd w:id="2"/>
      <w:r w:rsidR="00121942">
        <w:rPr>
          <w:rStyle w:val="CommentReference"/>
        </w:rPr>
        <w:commentReference w:id="2"/>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rtt et al., 2011)</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commentRangeStart w:id="3"/>
      <w:r w:rsidR="00121942">
        <w:rPr>
          <w:rFonts w:ascii="Arial" w:hAnsi="Arial" w:cs="Arial"/>
        </w:rPr>
        <w:t xml:space="preserve">Millard et al 2021 </w:t>
      </w:r>
      <w:commentRangeEnd w:id="3"/>
      <w:r w:rsidR="00121942">
        <w:rPr>
          <w:rStyle w:val="CommentReference"/>
        </w:rPr>
        <w:commentReference w:id="3"/>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commentRangeStart w:id="4"/>
      <w:r w:rsidR="00121942">
        <w:rPr>
          <w:rFonts w:ascii="Arial" w:hAnsi="Arial" w:cs="Arial"/>
        </w:rPr>
        <w:t xml:space="preserve">Millard et al 2021 </w:t>
      </w:r>
      <w:commentRangeEnd w:id="4"/>
      <w:r w:rsidR="00121942">
        <w:rPr>
          <w:rStyle w:val="CommentReference"/>
        </w:rPr>
        <w:commentReference w:id="4"/>
      </w:r>
      <w:r w:rsidR="00121942">
        <w:rPr>
          <w:rFonts w:ascii="Arial" w:hAnsi="Arial" w:cs="Arial"/>
        </w:rPr>
        <w:t xml:space="preserve">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commentRangeStart w:id="5"/>
      <w:r w:rsidR="00612AC2">
        <w:rPr>
          <w:rFonts w:ascii="Arial" w:hAnsi="Arial" w:cs="Arial"/>
        </w:rPr>
        <w:t>Millard et al 2021</w:t>
      </w:r>
      <w:commentRangeEnd w:id="5"/>
      <w:r w:rsidR="00612AC2">
        <w:rPr>
          <w:rStyle w:val="CommentReference"/>
        </w:rPr>
        <w:commentReference w:id="5"/>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43F086D"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A94D69"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1E1BEDF8"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a given cell</w:t>
      </w:r>
      <w:r w:rsidR="00A01ABF">
        <w:rPr>
          <w:rFonts w:ascii="Arial" w:hAnsi="Arial" w:cs="Arial"/>
        </w:rPr>
        <w:t xml:space="preserve"> (see Figure S1 for the top 20 crops by total pollination dependent production, and Figure S7 for the global distribution of all pollination dependent production)</w:t>
      </w:r>
      <w:r>
        <w:rPr>
          <w:rFonts w:ascii="Arial" w:hAnsi="Arial" w:cs="Arial"/>
        </w:rPr>
        <w:t xml:space="preserve">. </w:t>
      </w:r>
      <w:r w:rsidR="00615960">
        <w:rPr>
          <w:rFonts w:ascii="Arial" w:hAnsi="Arial" w:cs="Arial"/>
        </w:rPr>
        <w:t>We</w:t>
      </w:r>
      <w:r>
        <w:rPr>
          <w:rFonts w:ascii="Arial" w:hAnsi="Arial" w:cs="Arial"/>
        </w:rPr>
        <w:t xml:space="preserve"> also calculated the </w:t>
      </w:r>
      <w:r>
        <w:rPr>
          <w:rFonts w:ascii="Arial" w:hAnsi="Arial" w:cs="Arial"/>
        </w:rPr>
        <w:lastRenderedPageBreak/>
        <w:t>total production in any given cell (independent of animal pollination dependence) for the same set of crops, as</w:t>
      </w:r>
    </w:p>
    <w:p w14:paraId="6A5B2995" w14:textId="77777777" w:rsidR="003A1CA5" w:rsidRDefault="00A94D69"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187DCEE5"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total crop production</w:t>
      </w:r>
      <w:r w:rsidR="00D21B88">
        <w:rPr>
          <w:rFonts w:ascii="Arial" w:hAnsi="Arial" w:cs="Arial"/>
        </w:rPr>
        <w:t xml:space="preserve"> for the set of crops that have at least some dependence on pollination</w:t>
      </w:r>
      <w:r>
        <w:rPr>
          <w:rFonts w:ascii="Arial" w:hAnsi="Arial" w:cs="Arial"/>
        </w:rPr>
        <w:t xml:space="preserve">.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although in the main text we present only RCPs 6.0 and 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w:t>
      </w:r>
      <w:r w:rsidR="003A1CA5">
        <w:rPr>
          <w:rFonts w:ascii="Arial" w:hAnsi="Arial" w:cs="Arial"/>
        </w:rPr>
        <w:lastRenderedPageBreak/>
        <w:t xml:space="preserve">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A94D69"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511D354C" w14:textId="77777777" w:rsidR="002628CC" w:rsidRDefault="003A1CA5" w:rsidP="003A1CA5">
      <w:pPr>
        <w:spacing w:line="480" w:lineRule="auto"/>
        <w:jc w:val="both"/>
        <w:rPr>
          <w:rFonts w:ascii="Arial" w:hAnsi="Arial" w:cs="Arial"/>
        </w:rPr>
      </w:pPr>
      <w:r>
        <w:rPr>
          <w:rFonts w:ascii="Arial" w:hAnsi="Arial" w:cs="Arial"/>
        </w:rPr>
        <w:t xml:space="preserve">where </w:t>
      </w:r>
      <w:bookmarkStart w:id="7"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7"/>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w:t>
      </w:r>
      <w:r w:rsidR="00D21B88">
        <w:rPr>
          <w:rFonts w:ascii="Arial" w:hAnsi="Arial" w:cs="Arial"/>
        </w:rPr>
        <w:t>We carried out a set of robustness checks for our total production risk projections. First</w:t>
      </w:r>
      <w:r w:rsidR="00FB6B98">
        <w:rPr>
          <w:rFonts w:ascii="Arial" w:hAnsi="Arial" w:cs="Arial"/>
        </w:rPr>
        <w:t xml:space="preserve">, </w:t>
      </w:r>
      <w:r w:rsidR="00D21B88">
        <w:rPr>
          <w:rFonts w:ascii="Arial" w:hAnsi="Arial" w:cs="Arial"/>
        </w:rPr>
        <w:t>we</w:t>
      </w:r>
      <w:r>
        <w:rPr>
          <w:rFonts w:ascii="Arial" w:hAnsi="Arial" w:cs="Arial"/>
        </w:rPr>
        <w:t xml:space="preserve"> check</w:t>
      </w:r>
      <w:r w:rsidR="00D21B88">
        <w:rPr>
          <w:rFonts w:ascii="Arial" w:hAnsi="Arial" w:cs="Arial"/>
        </w:rPr>
        <w:t>ed for</w:t>
      </w:r>
      <w:r>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w:t>
      </w:r>
      <w:r w:rsidR="00FB6B98">
        <w:rPr>
          <w:rFonts w:ascii="Arial" w:hAnsi="Arial" w:cs="Arial"/>
        </w:rPr>
        <w:t>Second, f</w:t>
      </w:r>
      <w:r>
        <w:rPr>
          <w:rFonts w:ascii="Arial" w:hAnsi="Arial" w:cs="Arial"/>
        </w:rPr>
        <w:t xml:space="preserve">or the average of all climate models at RCP 8.5, </w:t>
      </w:r>
      <w:r w:rsidR="00F35FBB">
        <w:rPr>
          <w:rFonts w:ascii="Arial" w:hAnsi="Arial" w:cs="Arial"/>
        </w:rPr>
        <w:t xml:space="preserve">we </w:t>
      </w:r>
      <w:r>
        <w:rPr>
          <w:rFonts w:ascii="Arial" w:hAnsi="Arial" w:cs="Arial"/>
        </w:rPr>
        <w:t>checked the extent to which extrapolating abundance loss beyond the lowest fitted abundance value (i.e. greatest abundance loss) of our PREDICTS models affected my projections</w:t>
      </w:r>
      <w:r w:rsidR="00F066DE">
        <w:rPr>
          <w:rFonts w:ascii="Arial" w:hAnsi="Arial" w:cs="Arial"/>
        </w:rPr>
        <w:t xml:space="preserve"> (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r w:rsidR="00FB6B98">
        <w:rPr>
          <w:rFonts w:ascii="Arial" w:hAnsi="Arial" w:cs="Arial"/>
        </w:rPr>
        <w:t xml:space="preserve">Third, we checked the extent to which our projections were susceptible to changes in </w:t>
      </w:r>
      <w:proofErr w:type="spellStart"/>
      <w:r w:rsidR="00FB6B98">
        <w:rPr>
          <w:rFonts w:ascii="Arial" w:hAnsi="Arial" w:cs="Arial"/>
        </w:rPr>
        <w:t>Monfreda</w:t>
      </w:r>
      <w:proofErr w:type="spellEnd"/>
      <w:r w:rsidR="00FB6B98">
        <w:rPr>
          <w:rFonts w:ascii="Arial" w:hAnsi="Arial" w:cs="Arial"/>
        </w:rPr>
        <w:t xml:space="preserve"> et al (2008) crop production data quality, by iteratively filtering for more reliable data and then rerunning our projections at RCP 8.5 (Fig S4).</w:t>
      </w:r>
      <w:r w:rsidR="00295301">
        <w:rPr>
          <w:rFonts w:ascii="Arial" w:hAnsi="Arial" w:cs="Arial"/>
        </w:rPr>
        <w:t xml:space="preserve"> Fourth, we used two different approaches to test the extent to which different active </w:t>
      </w:r>
      <w:r w:rsidR="004004E5">
        <w:rPr>
          <w:rFonts w:ascii="Arial" w:hAnsi="Arial" w:cs="Arial"/>
        </w:rPr>
        <w:t>month</w:t>
      </w:r>
      <w:r w:rsidR="00295301">
        <w:rPr>
          <w:rFonts w:ascii="Arial" w:hAnsi="Arial" w:cs="Arial"/>
        </w:rPr>
        <w:t xml:space="preserve"> thresholds for insect may have changed our projections. The first approach followed the methodology of </w:t>
      </w:r>
      <w:proofErr w:type="spellStart"/>
      <w:r w:rsidR="00295301">
        <w:rPr>
          <w:rFonts w:ascii="Arial" w:hAnsi="Arial" w:cs="Arial"/>
        </w:rPr>
        <w:t>Outhwaite</w:t>
      </w:r>
      <w:proofErr w:type="spellEnd"/>
      <w:r w:rsidR="00295301">
        <w:rPr>
          <w:rFonts w:ascii="Arial" w:hAnsi="Arial" w:cs="Arial"/>
        </w:rPr>
        <w:t xml:space="preserve"> et al (2022), defining </w:t>
      </w:r>
      <w:r w:rsidR="004004E5">
        <w:rPr>
          <w:rFonts w:ascii="Arial" w:hAnsi="Arial" w:cs="Arial"/>
        </w:rPr>
        <w:lastRenderedPageBreak/>
        <w:t>active months as those that have an average temperature of at least 10°C in the 5 years prior to each PREDICTS sample, and then calculating the anomaly incorporating only those months. The second approach defined active months at the baseline</w:t>
      </w:r>
      <w:r w:rsidR="004004E5" w:rsidRPr="004004E5">
        <w:rPr>
          <w:rFonts w:ascii="Arial" w:hAnsi="Arial" w:cs="Arial"/>
        </w:rPr>
        <w:t xml:space="preserve"> </w:t>
      </w:r>
      <w:r w:rsidR="004004E5">
        <w:rPr>
          <w:rFonts w:ascii="Arial" w:hAnsi="Arial" w:cs="Arial"/>
        </w:rPr>
        <w:t>as those that have an average temperature of at least 10°C</w:t>
      </w:r>
      <w:r w:rsidR="004004E5">
        <w:rPr>
          <w:rFonts w:ascii="Arial" w:hAnsi="Arial" w:cs="Arial"/>
        </w:rPr>
        <w:t xml:space="preserve"> in the </w:t>
      </w:r>
      <w:r w:rsidR="004004E5">
        <w:rPr>
          <w:rFonts w:ascii="Arial" w:hAnsi="Arial" w:cs="Arial"/>
        </w:rPr>
        <w:t xml:space="preserve">30-year </w:t>
      </w:r>
      <w:r w:rsidR="004004E5">
        <w:rPr>
          <w:rFonts w:ascii="Arial" w:hAnsi="Arial" w:cs="Arial"/>
        </w:rPr>
        <w:t>period</w:t>
      </w:r>
      <w:r w:rsidR="004004E5">
        <w:rPr>
          <w:rFonts w:ascii="Arial" w:hAnsi="Arial" w:cs="Arial"/>
        </w:rPr>
        <w:t xml:space="preserve"> </w:t>
      </w:r>
      <w:r w:rsidR="00CC2A40">
        <w:rPr>
          <w:rFonts w:ascii="Arial" w:hAnsi="Arial" w:cs="Arial"/>
        </w:rPr>
        <w:t xml:space="preserve">of </w:t>
      </w:r>
      <w:r w:rsidR="004004E5">
        <w:rPr>
          <w:rFonts w:ascii="Arial" w:hAnsi="Arial" w:cs="Arial"/>
        </w:rPr>
        <w:t>1901-1930</w:t>
      </w:r>
      <w:r w:rsidR="004004E5">
        <w:rPr>
          <w:rFonts w:ascii="Arial" w:hAnsi="Arial" w:cs="Arial"/>
        </w:rPr>
        <w:t xml:space="preserve">, </w:t>
      </w:r>
      <w:r w:rsidR="004004E5">
        <w:rPr>
          <w:rFonts w:ascii="Arial" w:hAnsi="Arial" w:cs="Arial"/>
        </w:rPr>
        <w:t>and then calculating the anomaly incorporating only those months</w:t>
      </w:r>
      <w:r w:rsidR="004004E5">
        <w:rPr>
          <w:rFonts w:ascii="Arial" w:hAnsi="Arial" w:cs="Arial"/>
        </w:rPr>
        <w:t xml:space="preserve">. For the first of these approaches we plotted both predicted values for </w:t>
      </w:r>
      <w:r w:rsidR="00CC2A40">
        <w:rPr>
          <w:rFonts w:ascii="Arial" w:hAnsi="Arial" w:cs="Arial"/>
        </w:rPr>
        <w:t xml:space="preserve">the land-use climate change interaction on </w:t>
      </w:r>
      <w:r w:rsidR="004004E5">
        <w:rPr>
          <w:rFonts w:ascii="Arial" w:hAnsi="Arial" w:cs="Arial"/>
        </w:rPr>
        <w:t xml:space="preserve">primary vegetation and cropland (Figure </w:t>
      </w:r>
      <w:r w:rsidR="00CC2A40">
        <w:rPr>
          <w:rFonts w:ascii="Arial" w:hAnsi="Arial" w:cs="Arial"/>
        </w:rPr>
        <w:t xml:space="preserve">S11), and for the second of these approaches 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each of 16 potential scenarios (i.e. Figure S12). Fifth, we built two additional models to test the extent to which change in relation to the interaction of land-use and standardised temperature anomaly </w:t>
      </w:r>
      <w:r w:rsidR="002628CC">
        <w:rPr>
          <w:rFonts w:ascii="Arial" w:hAnsi="Arial" w:cs="Arial"/>
        </w:rPr>
        <w:t xml:space="preserve">differed across taxonomic groups. In the first approach we built a separate model for each of the main pollinating insect order (Figure S5), and in the second we built a model for the average change on cropland jack-knifed for each pollinating family (again </w:t>
      </w:r>
      <w:r w:rsidR="002628CC">
        <w:rPr>
          <w:rFonts w:ascii="Arial" w:hAnsi="Arial" w:cs="Arial"/>
        </w:rPr>
        <w:t>just the pollinating insects)</w:t>
      </w:r>
      <w:r w:rsidR="002628CC">
        <w:rPr>
          <w:rFonts w:ascii="Arial" w:hAnsi="Arial" w:cs="Arial"/>
        </w:rPr>
        <w:t xml:space="preserve"> (Figure S10).</w:t>
      </w:r>
    </w:p>
    <w:p w14:paraId="7A559544" w14:textId="3B2D3A2A"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around the potential relationship between pollinator abundance and crop production, we also incorporated an additional step to account for a set of potential relationships between insect pollinator abundance and crop production. We hypothesised that the relationship between pollinator abundance and crop production could be linear (as we have assumed above), </w:t>
      </w:r>
      <w:r>
        <w:rPr>
          <w:rFonts w:ascii="Arial" w:hAnsi="Arial" w:cs="Arial"/>
        </w:rPr>
        <w:t>or could</w:t>
      </w:r>
      <w:r w:rsidR="006905E3">
        <w:rPr>
          <w:rFonts w:ascii="Arial" w:hAnsi="Arial" w:cs="Arial"/>
        </w:rPr>
        <w:t xml:space="preserve"> follow 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524928">
        <w:rPr>
          <w:rFonts w:ascii="Arial" w:hAnsi="Arial" w:cs="Arial"/>
        </w:rPr>
        <w:t>a given</w:t>
      </w:r>
      <w:r>
        <w:rPr>
          <w:rFonts w:ascii="Arial" w:hAnsi="Arial" w:cs="Arial"/>
        </w:rPr>
        <w:t xml:space="preserve"> area of pollination dependent crop production can afford to lose a large proportion of its pollinators before it experiences any reduction in production (convex). Or it could be that crop production falls rapidly with only minimal reductions in pollinator abundance, and then plateaus at a low level of production (concave). Given prior research it seem likely that some convex relationship </w:t>
      </w:r>
      <w:r w:rsidR="00524928">
        <w:rPr>
          <w:rFonts w:ascii="Arial" w:hAnsi="Arial" w:cs="Arial"/>
        </w:rPr>
        <w:t xml:space="preserve">best represents the interaction between pollinator abundance and crop production </w:t>
      </w:r>
      <w:r w:rsidR="00524928" w:rsidRPr="00524928">
        <w:rPr>
          <w:rFonts w:ascii="Arial" w:hAnsi="Arial" w:cs="Arial"/>
          <w:color w:val="FF0000"/>
        </w:rPr>
        <w:t>(reference)</w:t>
      </w:r>
      <w:r w:rsidR="00524928">
        <w:rPr>
          <w:rFonts w:ascii="Arial" w:hAnsi="Arial" w:cs="Arial"/>
          <w:color w:val="FF0000"/>
        </w:rPr>
        <w:t xml:space="preserve">, </w:t>
      </w:r>
      <w:r w:rsidR="00524928" w:rsidRPr="00524928">
        <w:rPr>
          <w:rFonts w:ascii="Arial" w:hAnsi="Arial" w:cs="Arial"/>
        </w:rPr>
        <w:t>but the steepness of this relationship is unclear</w:t>
      </w:r>
      <w:r w:rsidR="00524928">
        <w:rPr>
          <w:rFonts w:ascii="Arial" w:hAnsi="Arial" w:cs="Arial"/>
        </w:rPr>
        <w:t xml:space="preserve">. </w:t>
      </w:r>
      <w:r w:rsidR="00A54188">
        <w:rPr>
          <w:rFonts w:ascii="Arial" w:hAnsi="Arial" w:cs="Arial"/>
        </w:rPr>
        <w:t>W</w:t>
      </w:r>
      <w:r w:rsidR="00524928">
        <w:rPr>
          <w:rFonts w:ascii="Arial" w:hAnsi="Arial" w:cs="Arial"/>
        </w:rPr>
        <w:t xml:space="preserve">e therefore used </w:t>
      </w:r>
      <w:r w:rsidR="00A54188">
        <w:rPr>
          <w:rFonts w:ascii="Arial" w:hAnsi="Arial" w:cs="Arial"/>
        </w:rPr>
        <w:t>two l</w:t>
      </w:r>
      <w:r w:rsidR="00524928">
        <w:rPr>
          <w:rFonts w:ascii="Arial" w:hAnsi="Arial" w:cs="Arial"/>
        </w:rPr>
        <w:t>inear function</w:t>
      </w:r>
      <w:r w:rsidR="00A54188">
        <w:rPr>
          <w:rFonts w:ascii="Arial" w:hAnsi="Arial" w:cs="Arial"/>
        </w:rPr>
        <w:t>s</w:t>
      </w:r>
      <w:r w:rsidR="00524928">
        <w:rPr>
          <w:rFonts w:ascii="Arial" w:hAnsi="Arial" w:cs="Arial"/>
        </w:rPr>
        <w:t xml:space="preserve"> to convert local pollinator loss into a production loss</w:t>
      </w:r>
      <w:r w:rsidR="00A54188">
        <w:rPr>
          <w:rFonts w:ascii="Arial" w:hAnsi="Arial" w:cs="Arial"/>
        </w:rPr>
        <w:t>, for convex relationships</w:t>
      </w:r>
      <w:r w:rsidR="000D24EE">
        <w:rPr>
          <w:rFonts w:ascii="Arial" w:hAnsi="Arial" w:cs="Arial"/>
        </w:rPr>
        <w:t xml:space="preserve"> as</w:t>
      </w:r>
    </w:p>
    <w:p w14:paraId="143D64AA" w14:textId="236184AA" w:rsidR="00524928" w:rsidRDefault="00A94D69"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7A06EC1D" w:rsidR="000D24EE" w:rsidRDefault="00A54188" w:rsidP="003A1CA5">
      <w:pPr>
        <w:spacing w:line="480" w:lineRule="auto"/>
        <w:jc w:val="both"/>
        <w:rPr>
          <w:rFonts w:ascii="Arial" w:hAnsi="Arial" w:cs="Arial"/>
        </w:rPr>
      </w:pPr>
      <w:r>
        <w:rPr>
          <w:rFonts w:ascii="Arial" w:hAnsi="Arial" w:cs="Arial"/>
        </w:rPr>
        <w:t xml:space="preserve">and for concave relationships as </w:t>
      </w:r>
    </w:p>
    <w:p w14:paraId="43B29F41" w14:textId="37CC3BCA" w:rsidR="00A54188" w:rsidRDefault="00A54188"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12F5824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of the relationship between local pollinator abundance loss and crop production loss</w:t>
      </w:r>
      <w:r>
        <w:rPr>
          <w:rFonts w:ascii="Arial" w:hAnsi="Arial" w:cs="Arial"/>
        </w:rPr>
        <w:t>.</w:t>
      </w:r>
      <w:r w:rsidR="006E068D">
        <w:rPr>
          <w:rFonts w:ascii="Arial" w:hAnsi="Arial" w:cs="Arial"/>
        </w:rPr>
        <w:t xml:space="preserve"> For both convex and concave relationships we investigated 4 potential scenario</w:t>
      </w:r>
      <w:r w:rsidR="000D343E">
        <w:rPr>
          <w:rFonts w:ascii="Arial" w:hAnsi="Arial" w:cs="Arial"/>
        </w:rPr>
        <w:t>s z (4, 8, 16, and 32). A value of 4 has a shallow slope, whereas 32 is either highly convex or concave.</w:t>
      </w:r>
      <w:r w:rsidR="006E068D">
        <w:rPr>
          <w:rFonts w:ascii="Arial" w:hAnsi="Arial" w:cs="Arial"/>
        </w:rPr>
        <w:t xml:space="preserve"> </w:t>
      </w:r>
    </w:p>
    <w:p w14:paraId="41D072F0" w14:textId="6F2B3B28"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 xml:space="preserve">projected pollination risk for each cell as above (using the average of all four climate models), and then expressed pollination risk as a proportion of </w:t>
      </w:r>
      <w:r w:rsidR="00FB6B98">
        <w:rPr>
          <w:rFonts w:ascii="Arial" w:hAnsi="Arial" w:cs="Arial"/>
        </w:rPr>
        <w:t xml:space="preserve">the total </w:t>
      </w:r>
      <w:r>
        <w:rPr>
          <w:rFonts w:ascii="Arial" w:hAnsi="Arial" w:cs="Arial"/>
        </w:rPr>
        <w:t>crop production within each cell</w:t>
      </w:r>
      <w:r w:rsidR="00FB6B98">
        <w:rPr>
          <w:rFonts w:ascii="Arial" w:hAnsi="Arial" w:cs="Arial"/>
        </w:rPr>
        <w:t xml:space="preserve"> (for the set of crops that have at least some dependence on pollination) as</w:t>
      </w:r>
    </w:p>
    <w:p w14:paraId="74D630AF" w14:textId="26D26977" w:rsidR="003A1CA5" w:rsidRDefault="00A94D69"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77777777"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crop production at risk</w:t>
      </w:r>
      <w:r w:rsidR="006905E3">
        <w:rPr>
          <w:rFonts w:ascii="Arial" w:hAnsi="Arial" w:cs="Arial"/>
        </w:rPr>
        <w:t xml:space="preserve"> as a proportion of the total crop production within each cell (for the set of crops that have at least some dependence on pollination)</w:t>
      </w:r>
      <w:r>
        <w:rPr>
          <w:rFonts w:ascii="Arial" w:hAnsi="Arial" w:cs="Arial"/>
        </w:rPr>
        <w:t xml:space="preserve"> (i.e. proportional production risk)</w:t>
      </w:r>
      <w:r w:rsidR="000D343E">
        <w:rPr>
          <w:rFonts w:ascii="Arial" w:hAnsi="Arial" w:cs="Arial"/>
        </w:rPr>
        <w:t>, under a set of different abundance/production scenarios.</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w:t>
      </w:r>
      <w:r w:rsidR="006905E3">
        <w:rPr>
          <w:rFonts w:ascii="Arial" w:hAnsi="Arial" w:cs="Arial"/>
        </w:rPr>
        <w:t>most of the</w:t>
      </w:r>
      <w:r w:rsidRPr="00EF323C">
        <w:rPr>
          <w:rFonts w:ascii="Arial" w:hAnsi="Arial" w:cs="Arial"/>
        </w:rPr>
        <w:t xml:space="preserve">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 xml:space="preserve">projected this dependence risk for 2050, and </w:t>
      </w:r>
      <w:r w:rsidR="00156E2D">
        <w:rPr>
          <w:rFonts w:ascii="Arial" w:hAnsi="Arial" w:cs="Arial"/>
        </w:rPr>
        <w:t xml:space="preserve">then </w:t>
      </w:r>
      <w:r>
        <w:rPr>
          <w:rFonts w:ascii="Arial" w:hAnsi="Arial" w:cs="Arial"/>
        </w:rPr>
        <w:t>mapped these projections globally</w:t>
      </w:r>
      <w:r w:rsidR="00156E2D">
        <w:rPr>
          <w:rFonts w:ascii="Arial" w:hAnsi="Arial" w:cs="Arial"/>
        </w:rPr>
        <w:t xml:space="preserve">. In the main text we present this projection assuming a linear relationship between production and abundance (Figure 3), and in the Supplementary Material for four concave abundance/production relationships (Figure S8), and the associated uncertainty among all four of these projections (Figure S9). </w:t>
      </w:r>
    </w:p>
    <w:p w14:paraId="60D64975" w14:textId="6C8A6D02" w:rsidR="007F00BA" w:rsidRDefault="00156E2D" w:rsidP="003A1CA5">
      <w:pPr>
        <w:spacing w:line="480" w:lineRule="auto"/>
        <w:jc w:val="both"/>
        <w:rPr>
          <w:rFonts w:ascii="Arial" w:hAnsi="Arial" w:cs="Arial"/>
        </w:rPr>
      </w:pPr>
      <w:r>
        <w:rPr>
          <w:rFonts w:ascii="Arial" w:hAnsi="Arial" w:cs="Arial"/>
        </w:rPr>
        <w:lastRenderedPageBreak/>
        <w:t>To investigate which countries and regions of the world might expect the greatest crop pollination risk, we then intersected all spatial cells fo</w:t>
      </w:r>
      <w:r w:rsidR="00061FE2">
        <w:rPr>
          <w:rFonts w:ascii="Arial" w:hAnsi="Arial" w:cs="Arial"/>
        </w:rPr>
        <w:t xml:space="preserve">r each year of our projection </w:t>
      </w:r>
      <w:r>
        <w:rPr>
          <w:rFonts w:ascii="Arial" w:hAnsi="Arial" w:cs="Arial"/>
        </w:rPr>
        <w:t xml:space="preserve">with a global </w:t>
      </w:r>
      <w:proofErr w:type="spellStart"/>
      <w:r>
        <w:rPr>
          <w:rFonts w:ascii="Arial" w:hAnsi="Arial" w:cs="Arial"/>
        </w:rPr>
        <w:t>basemap</w:t>
      </w:r>
      <w:proofErr w:type="spellEnd"/>
      <w:r w:rsidR="00061FE2">
        <w:rPr>
          <w:rFonts w:ascii="Arial" w:hAnsi="Arial" w:cs="Arial"/>
        </w:rPr>
        <w:t>, and for each spatial cell pulled out its associated country and continent. For each country we then calculated the median risk among all cells</w:t>
      </w:r>
      <w:r w:rsidR="007022C6">
        <w:rPr>
          <w:rFonts w:ascii="Arial" w:hAnsi="Arial" w:cs="Arial"/>
        </w:rPr>
        <w:t xml:space="preserve"> (‘overall risk’)</w:t>
      </w:r>
      <w:r w:rsidR="00061FE2">
        <w:rPr>
          <w:rFonts w:ascii="Arial" w:hAnsi="Arial" w:cs="Arial"/>
        </w:rPr>
        <w:t xml:space="preserve"> </w:t>
      </w:r>
      <w:r w:rsidR="007022C6">
        <w:rPr>
          <w:rFonts w:ascii="Arial" w:hAnsi="Arial" w:cs="Arial"/>
        </w:rPr>
        <w:t xml:space="preserve">and the total change between the start and the end of the series </w:t>
      </w:r>
      <w:r w:rsidR="007022C6">
        <w:rPr>
          <w:rFonts w:ascii="Arial" w:hAnsi="Arial" w:cs="Arial"/>
        </w:rPr>
        <w:t>(‘</w:t>
      </w:r>
      <w:r w:rsidR="007022C6">
        <w:rPr>
          <w:rFonts w:ascii="Arial" w:hAnsi="Arial" w:cs="Arial"/>
        </w:rPr>
        <w:t>change in</w:t>
      </w:r>
      <w:r w:rsidR="007022C6">
        <w:rPr>
          <w:rFonts w:ascii="Arial" w:hAnsi="Arial" w:cs="Arial"/>
        </w:rPr>
        <w:t xml:space="preserve"> risk’)</w:t>
      </w:r>
      <w:r w:rsidR="007022C6">
        <w:rPr>
          <w:rFonts w:ascii="Arial" w:hAnsi="Arial" w:cs="Arial"/>
        </w:rPr>
        <w:t xml:space="preserve">, which we plotted against each other for all countries (Figure 3). We repeated this process for each </w:t>
      </w:r>
      <w:r w:rsidR="00B50A73">
        <w:rPr>
          <w:rFonts w:ascii="Arial" w:hAnsi="Arial" w:cs="Arial"/>
        </w:rPr>
        <w:t xml:space="preserve">of the top 20 </w:t>
      </w:r>
      <w:r w:rsidR="007022C6">
        <w:rPr>
          <w:rFonts w:ascii="Arial" w:hAnsi="Arial" w:cs="Arial"/>
        </w:rPr>
        <w:t>crop</w:t>
      </w:r>
      <w:r w:rsidR="00B50A73">
        <w:rPr>
          <w:rFonts w:ascii="Arial" w:hAnsi="Arial" w:cs="Arial"/>
        </w:rPr>
        <w:t>s by total pollination dependent production</w:t>
      </w:r>
      <w:r w:rsidR="007022C6">
        <w:rPr>
          <w:rFonts w:ascii="Arial" w:hAnsi="Arial" w:cs="Arial"/>
        </w:rPr>
        <w:t xml:space="preserve">, again plotting the overall risk </w:t>
      </w:r>
      <w:r w:rsidR="009B27CE">
        <w:rPr>
          <w:rFonts w:ascii="Arial" w:hAnsi="Arial" w:cs="Arial"/>
        </w:rPr>
        <w:t>against</w:t>
      </w:r>
      <w:r w:rsidR="007022C6">
        <w:rPr>
          <w:rFonts w:ascii="Arial" w:hAnsi="Arial" w:cs="Arial"/>
        </w:rPr>
        <w:t xml:space="preserve"> the change in risk. </w:t>
      </w:r>
      <w:r w:rsidR="007F00BA">
        <w:rPr>
          <w:rFonts w:ascii="Arial" w:hAnsi="Arial" w:cs="Arial"/>
        </w:rPr>
        <w:t>For each of the top 20 crops by pollination dependent production, we also calculated the proportion of all pollination dependent production determined to be at risk, here under RCP 8.5 under a linear relationship between pollinator abundance and crop production (Figure S3).</w:t>
      </w:r>
    </w:p>
    <w:p w14:paraId="5553E4B9" w14:textId="10ECA082" w:rsidR="006905E3" w:rsidRDefault="007022C6" w:rsidP="003A1CA5">
      <w:pPr>
        <w:spacing w:line="480" w:lineRule="auto"/>
        <w:jc w:val="both"/>
        <w:rPr>
          <w:rFonts w:ascii="Arial" w:hAnsi="Arial" w:cs="Arial"/>
        </w:rPr>
      </w:pPr>
      <w:r>
        <w:rPr>
          <w:rFonts w:ascii="Arial" w:hAnsi="Arial" w:cs="Arial"/>
        </w:rPr>
        <w:t xml:space="preserve">For both crops and countries, we also calculated </w:t>
      </w:r>
      <w:r w:rsidR="00F000B1">
        <w:rPr>
          <w:rFonts w:ascii="Arial" w:hAnsi="Arial" w:cs="Arial"/>
        </w:rPr>
        <w:t>analogues of associated financial risk</w:t>
      </w:r>
      <w:r w:rsidR="009B27CE">
        <w:rPr>
          <w:rFonts w:ascii="Arial" w:hAnsi="Arial" w:cs="Arial"/>
        </w:rPr>
        <w:t xml:space="preserve"> which we overlaid onto both plots.</w:t>
      </w:r>
      <w:r w:rsidR="00F000B1">
        <w:rPr>
          <w:rFonts w:ascii="Arial" w:hAnsi="Arial" w:cs="Arial"/>
        </w:rPr>
        <w:t xml:space="preserve"> For each country, we </w:t>
      </w:r>
      <w:r>
        <w:rPr>
          <w:rFonts w:ascii="Arial" w:hAnsi="Arial" w:cs="Arial"/>
        </w:rPr>
        <w:t>estimat</w:t>
      </w:r>
      <w:r w:rsidR="00F000B1">
        <w:rPr>
          <w:rFonts w:ascii="Arial" w:hAnsi="Arial" w:cs="Arial"/>
        </w:rPr>
        <w:t>ed the total value of pollination dependent crop production per country</w:t>
      </w:r>
      <w:r w:rsidR="009B27CE">
        <w:rPr>
          <w:rFonts w:ascii="Arial" w:hAnsi="Arial" w:cs="Arial"/>
        </w:rPr>
        <w:t>,</w:t>
      </w:r>
      <w:r w:rsidR="00F000B1">
        <w:rPr>
          <w:rFonts w:ascii="Arial" w:hAnsi="Arial" w:cs="Arial"/>
        </w:rPr>
        <w:t xml:space="preserve"> which we then adjusted for GDP. </w:t>
      </w:r>
      <w:r w:rsidR="009B27CE">
        <w:rPr>
          <w:rFonts w:ascii="Arial" w:hAnsi="Arial" w:cs="Arial"/>
        </w:rPr>
        <w:t xml:space="preserve">We calculated the total value of each pollination dependent crop by multiplying the total pollination dependent production for each crop in each country by the </w:t>
      </w:r>
      <w:r w:rsidR="00D4584E">
        <w:rPr>
          <w:rFonts w:ascii="Arial" w:hAnsi="Arial" w:cs="Arial"/>
        </w:rPr>
        <w:t xml:space="preserve">per kg </w:t>
      </w:r>
      <w:r w:rsidR="009B27CE">
        <w:rPr>
          <w:rFonts w:ascii="Arial" w:hAnsi="Arial" w:cs="Arial"/>
        </w:rPr>
        <w:t xml:space="preserve">value of each crop, and then taking the sum of the value for all crops in that country. </w:t>
      </w:r>
      <w:r w:rsidR="000A6726">
        <w:rPr>
          <w:rFonts w:ascii="Arial" w:hAnsi="Arial" w:cs="Arial"/>
        </w:rPr>
        <w:t xml:space="preserve">We estimated the per kg value of each crop using data from the FAO </w:t>
      </w:r>
      <w:r w:rsidR="000A6726" w:rsidRPr="00D4584E">
        <w:rPr>
          <w:rFonts w:ascii="Arial" w:hAnsi="Arial" w:cs="Arial"/>
          <w:color w:val="FF0000"/>
        </w:rPr>
        <w:t xml:space="preserve">(reference). </w:t>
      </w:r>
      <w:r w:rsidR="000A6726">
        <w:rPr>
          <w:rFonts w:ascii="Arial" w:hAnsi="Arial" w:cs="Arial"/>
        </w:rPr>
        <w:t xml:space="preserve">Specifically, we took the FAO estimation of total production of each crop in each country for each of the years 2015-2019, and then divided </w:t>
      </w:r>
      <w:r w:rsidR="00D4584E">
        <w:rPr>
          <w:rFonts w:ascii="Arial" w:hAnsi="Arial" w:cs="Arial"/>
        </w:rPr>
        <w:t>these</w:t>
      </w:r>
      <w:r w:rsidR="000A6726">
        <w:rPr>
          <w:rFonts w:ascii="Arial" w:hAnsi="Arial" w:cs="Arial"/>
        </w:rPr>
        <w:t xml:space="preserve"> value</w:t>
      </w:r>
      <w:r w:rsidR="00D4584E">
        <w:rPr>
          <w:rFonts w:ascii="Arial" w:hAnsi="Arial" w:cs="Arial"/>
        </w:rPr>
        <w:t>s</w:t>
      </w:r>
      <w:r w:rsidR="000A6726">
        <w:rPr>
          <w:rFonts w:ascii="Arial" w:hAnsi="Arial" w:cs="Arial"/>
        </w:rPr>
        <w:t xml:space="preserve"> by the total value of production of each crop in each country for the same </w:t>
      </w:r>
      <w:r w:rsidR="008712AA">
        <w:rPr>
          <w:rFonts w:ascii="Arial" w:hAnsi="Arial" w:cs="Arial"/>
        </w:rPr>
        <w:t>set of years</w:t>
      </w:r>
      <w:r w:rsidR="000A6726">
        <w:rPr>
          <w:rFonts w:ascii="Arial" w:hAnsi="Arial" w:cs="Arial"/>
        </w:rPr>
        <w:t>. This process returned an estimated</w:t>
      </w:r>
      <w:r w:rsidR="008712AA">
        <w:rPr>
          <w:rFonts w:ascii="Arial" w:hAnsi="Arial" w:cs="Arial"/>
        </w:rPr>
        <w:t xml:space="preserve"> per kg</w:t>
      </w:r>
      <w:r w:rsidR="000A6726">
        <w:rPr>
          <w:rFonts w:ascii="Arial" w:hAnsi="Arial" w:cs="Arial"/>
        </w:rPr>
        <w:t xml:space="preserve"> value of production for each crop in a set of countries</w:t>
      </w:r>
      <w:r w:rsidR="008712AA">
        <w:rPr>
          <w:rFonts w:ascii="Arial" w:hAnsi="Arial" w:cs="Arial"/>
        </w:rPr>
        <w:t xml:space="preserve"> for each of the years 2015-2019.</w:t>
      </w:r>
      <w:r w:rsidR="000A6726">
        <w:rPr>
          <w:rFonts w:ascii="Arial" w:hAnsi="Arial" w:cs="Arial"/>
        </w:rPr>
        <w:t xml:space="preserve"> We then took the mean of </w:t>
      </w:r>
      <w:r w:rsidR="008712AA">
        <w:rPr>
          <w:rFonts w:ascii="Arial" w:hAnsi="Arial" w:cs="Arial"/>
        </w:rPr>
        <w:t>all years within each country crop combination, giving us an estimated per kg value of each crop in each country</w:t>
      </w:r>
      <w:r w:rsidR="009C5A92">
        <w:rPr>
          <w:rFonts w:ascii="Arial" w:hAnsi="Arial" w:cs="Arial"/>
        </w:rPr>
        <w:t xml:space="preserve"> over the period 2015-2019</w:t>
      </w:r>
      <w:r w:rsidR="008712AA">
        <w:rPr>
          <w:rFonts w:ascii="Arial" w:hAnsi="Arial" w:cs="Arial"/>
        </w:rPr>
        <w:t xml:space="preserve">. For each crop, we then took the median value of each crop among countries, giving us a global estimate of the per kg value of each crop. It’s important to note that these values represent estimations of the  </w:t>
      </w:r>
      <w:r w:rsidR="00D4584E">
        <w:rPr>
          <w:rFonts w:ascii="Arial" w:hAnsi="Arial" w:cs="Arial"/>
        </w:rPr>
        <w:t>price paid to producers at the point of initial sale</w:t>
      </w:r>
      <w:r w:rsidR="00D4584E" w:rsidRPr="00D4584E">
        <w:rPr>
          <w:rFonts w:ascii="Arial" w:hAnsi="Arial" w:cs="Arial"/>
          <w:color w:val="FF0000"/>
        </w:rPr>
        <w:t xml:space="preserve"> (reference).</w:t>
      </w:r>
      <w:r w:rsidR="00D4584E">
        <w:rPr>
          <w:rFonts w:ascii="Arial" w:hAnsi="Arial" w:cs="Arial"/>
          <w:color w:val="FF0000"/>
        </w:rPr>
        <w:t xml:space="preserve"> </w:t>
      </w:r>
      <w:r w:rsidR="00D4584E">
        <w:rPr>
          <w:rFonts w:ascii="Arial" w:hAnsi="Arial" w:cs="Arial"/>
        </w:rPr>
        <w:t>We retrieved estimates of each countr</w:t>
      </w:r>
      <w:r w:rsidR="00317CD7">
        <w:rPr>
          <w:rFonts w:ascii="Arial" w:hAnsi="Arial" w:cs="Arial"/>
        </w:rPr>
        <w:t xml:space="preserve">y’s </w:t>
      </w:r>
      <w:r w:rsidR="00D4584E">
        <w:rPr>
          <w:rFonts w:ascii="Arial" w:hAnsi="Arial" w:cs="Arial"/>
        </w:rPr>
        <w:t xml:space="preserve">GDP 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xml:space="preserve">’ </w:t>
      </w:r>
      <w:r w:rsidR="00317CD7">
        <w:rPr>
          <w:rFonts w:ascii="Arial" w:hAnsi="Arial" w:cs="Arial"/>
        </w:rPr>
        <w:lastRenderedPageBreak/>
        <w:t>(variable name ‘</w:t>
      </w:r>
      <w:r w:rsidR="00317CD7" w:rsidRPr="00317CD7">
        <w:rPr>
          <w:rFonts w:ascii="Arial" w:hAnsi="Arial" w:cs="Arial"/>
        </w:rPr>
        <w:t>GDP_MD_EST</w:t>
      </w:r>
      <w:r w:rsidR="00317CD7">
        <w:rPr>
          <w:rFonts w:ascii="Arial" w:hAnsi="Arial" w:cs="Arial"/>
        </w:rPr>
        <w:t>’)</w:t>
      </w:r>
      <w:r w:rsidR="009C5A92">
        <w:rPr>
          <w:rFonts w:ascii="Arial" w:hAnsi="Arial" w:cs="Arial"/>
        </w:rPr>
        <w:t>.</w:t>
      </w:r>
      <w:r w:rsidR="00B50A73">
        <w:rPr>
          <w:rFonts w:ascii="Arial" w:hAnsi="Arial" w:cs="Arial"/>
        </w:rPr>
        <w:t xml:space="preserve"> </w:t>
      </w:r>
      <w:r w:rsidR="00F000B1">
        <w:rPr>
          <w:rFonts w:ascii="Arial" w:hAnsi="Arial" w:cs="Arial"/>
        </w:rPr>
        <w:t xml:space="preserve">For each crop, </w:t>
      </w:r>
      <w:r w:rsidR="00B50A73">
        <w:rPr>
          <w:rFonts w:ascii="Arial" w:hAnsi="Arial" w:cs="Arial"/>
        </w:rPr>
        <w:t>our measure of financial risk was the per kg value of each crop, calculated as above.</w:t>
      </w:r>
    </w:p>
    <w:p w14:paraId="433DF06F" w14:textId="486B828F"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 both of which we present in the main text (Figure 4).</w:t>
      </w:r>
      <w:r w:rsidR="00115F89">
        <w:rPr>
          <w:rFonts w:ascii="Arial" w:hAnsi="Arial" w:cs="Arial"/>
        </w:rPr>
        <w:t xml:space="preserve"> </w:t>
      </w:r>
      <w:r w:rsidR="00115F89">
        <w:rPr>
          <w:rFonts w:ascii="Arial" w:hAnsi="Arial" w:cs="Arial"/>
        </w:rPr>
        <w:t xml:space="preserve">We used the </w:t>
      </w:r>
      <w:r w:rsidR="00115F89">
        <w:rPr>
          <w:rFonts w:ascii="Arial" w:hAnsi="Arial" w:cs="Arial"/>
        </w:rPr>
        <w:t xml:space="preserve">pollination trade flow data released by </w:t>
      </w:r>
      <w:r w:rsidR="00115F89" w:rsidRPr="00115F89">
        <w:rPr>
          <w:rFonts w:ascii="Arial" w:hAnsi="Arial" w:cs="Arial"/>
          <w:color w:val="FF0000"/>
        </w:rPr>
        <w:t xml:space="preserve">Da Silva et al (2021) </w:t>
      </w:r>
      <w:r w:rsidR="00115F89">
        <w:rPr>
          <w:rFonts w:ascii="Arial" w:hAnsi="Arial" w:cs="Arial"/>
        </w:rPr>
        <w:t>as a measure of the quantity of pollination dependent production imported by each country. Da Silva et al (2021) contains estimates of the quantity</w:t>
      </w:r>
      <w:r w:rsidR="00F82127">
        <w:rPr>
          <w:rFonts w:ascii="Arial" w:hAnsi="Arial" w:cs="Arial"/>
        </w:rPr>
        <w:t xml:space="preserve"> of pollination dependent trade imported by each country (in metric tonnes), broken down by the quantity imported from each individual country</w:t>
      </w:r>
      <w:r w:rsidR="007C159A">
        <w:rPr>
          <w:rFonts w:ascii="Arial" w:hAnsi="Arial" w:cs="Arial"/>
        </w:rPr>
        <w:t xml:space="preserve">, for each year between 2001 and 2015. </w:t>
      </w:r>
      <w:r w:rsidR="00BE3C42">
        <w:rPr>
          <w:rFonts w:ascii="Arial" w:hAnsi="Arial" w:cs="Arial"/>
        </w:rPr>
        <w:t>I</w:t>
      </w:r>
      <w:r w:rsidR="007C159A">
        <w:rPr>
          <w:rFonts w:ascii="Arial" w:hAnsi="Arial" w:cs="Arial"/>
        </w:rPr>
        <w:t>n the first instance we</w:t>
      </w:r>
      <w:r w:rsidR="00BE3C42">
        <w:rPr>
          <w:rFonts w:ascii="Arial" w:hAnsi="Arial" w:cs="Arial"/>
        </w:rPr>
        <w:t xml:space="preserve"> used Da Silva et al (2021)</w:t>
      </w:r>
      <w:r w:rsidR="007C159A">
        <w:rPr>
          <w:rFonts w:ascii="Arial" w:hAnsi="Arial" w:cs="Arial"/>
        </w:rPr>
        <w:t xml:space="preserve"> </w:t>
      </w:r>
      <w:r w:rsidR="00BE3C42">
        <w:rPr>
          <w:rFonts w:ascii="Arial" w:hAnsi="Arial" w:cs="Arial"/>
        </w:rPr>
        <w:t xml:space="preserve">to </w:t>
      </w:r>
      <w:r w:rsidR="007C159A">
        <w:rPr>
          <w:rFonts w:ascii="Arial" w:hAnsi="Arial" w:cs="Arial"/>
        </w:rPr>
        <w:t>calculate the total pollination dependent trade imported across all years for each importer-exporter combination. For each importer (‘reporter country’ in Da Silva et al 2021), we then calculated the total pollination dependent trade flowing into that country from all exporters</w:t>
      </w:r>
      <w:r w:rsidR="00BE3C42">
        <w:rPr>
          <w:rFonts w:ascii="Arial" w:hAnsi="Arial" w:cs="Arial"/>
        </w:rPr>
        <w:t>, again</w:t>
      </w:r>
      <w:r w:rsidR="007C159A">
        <w:rPr>
          <w:rFonts w:ascii="Arial" w:hAnsi="Arial" w:cs="Arial"/>
        </w:rPr>
        <w:t xml:space="preserve"> for all years</w:t>
      </w:r>
      <w:r w:rsidR="000C5BDE">
        <w:rPr>
          <w:rFonts w:ascii="Arial" w:hAnsi="Arial" w:cs="Arial"/>
        </w:rPr>
        <w:t>. We then divided the total for each individual</w:t>
      </w:r>
      <w:r w:rsidR="007C159A">
        <w:rPr>
          <w:rFonts w:ascii="Arial" w:hAnsi="Arial" w:cs="Arial"/>
        </w:rPr>
        <w:t xml:space="preserve"> </w:t>
      </w:r>
      <w:r w:rsidR="000C5BDE">
        <w:rPr>
          <w:rFonts w:ascii="Arial" w:hAnsi="Arial" w:cs="Arial"/>
        </w:rPr>
        <w:t>importer-exporter combination</w:t>
      </w:r>
      <w:r w:rsidR="000C5BDE">
        <w:rPr>
          <w:rFonts w:ascii="Arial" w:hAnsi="Arial" w:cs="Arial"/>
        </w:rPr>
        <w:t xml:space="preserve"> by the total imported for that country across all exporters, and then multiplied this value by 100, giving us the percentage imported for each country from each of </w:t>
      </w:r>
      <w:r w:rsidR="00BE3C42">
        <w:rPr>
          <w:rFonts w:ascii="Arial" w:hAnsi="Arial" w:cs="Arial"/>
        </w:rPr>
        <w:t>its</w:t>
      </w:r>
      <w:r w:rsidR="000C5BDE">
        <w:rPr>
          <w:rFonts w:ascii="Arial" w:hAnsi="Arial" w:cs="Arial"/>
        </w:rPr>
        <w:t xml:space="preserve"> exporters.</w:t>
      </w:r>
      <w:r w:rsidR="00BE3C42">
        <w:rPr>
          <w:rFonts w:ascii="Arial" w:hAnsi="Arial" w:cs="Arial"/>
        </w:rPr>
        <w:t xml:space="preserve"> </w:t>
      </w:r>
    </w:p>
    <w:p w14:paraId="76E0FB75" w14:textId="4AD3AAD0" w:rsidR="003A1CA5" w:rsidRDefault="00BE3C42" w:rsidP="003A1CA5">
      <w:pPr>
        <w:spacing w:line="480" w:lineRule="auto"/>
        <w:jc w:val="both"/>
        <w:rPr>
          <w:rFonts w:ascii="Arial" w:hAnsi="Arial" w:cs="Arial"/>
        </w:rPr>
      </w:pPr>
      <w:r>
        <w:rPr>
          <w:rFonts w:ascii="Arial" w:hAnsi="Arial" w:cs="Arial"/>
        </w:rPr>
        <w:t xml:space="preserve">To convert our measure of import flow into a measure of import risk, we reasoned that each </w:t>
      </w:r>
      <w:r w:rsidR="00276415">
        <w:rPr>
          <w:rFonts w:ascii="Arial" w:hAnsi="Arial" w:cs="Arial"/>
        </w:rPr>
        <w:t xml:space="preserve">unit of pollination dependent production 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value, </w:t>
      </w:r>
      <w:r>
        <w:rPr>
          <w:rFonts w:ascii="Arial" w:hAnsi="Arial" w:cs="Arial"/>
        </w:rPr>
        <w:t xml:space="preserve">at each </w:t>
      </w:r>
      <w:r w:rsidR="0064758F">
        <w:rPr>
          <w:rFonts w:ascii="Arial" w:hAnsi="Arial" w:cs="Arial"/>
        </w:rPr>
        <w:t>time step in our model we multiplied the percentage flow for each importer-exporter combination by the local production at risk in that exporter at that time step, and then for each importer summed this value across all its exporters.</w:t>
      </w:r>
      <w:r w:rsidR="00A94D69">
        <w:rPr>
          <w:rFonts w:ascii="Arial" w:hAnsi="Arial" w:cs="Arial"/>
        </w:rPr>
        <w:t xml:space="preserve"> We defined this value as the overall import risk, which we then adjusted for population size to give a per capita estimate and then converted to a percentile (Figure 4). We calculated our measure of change in import risk by converting the overall import risk at each timestep into a percentage change, converting this into an index starting at a baseline of 1, </w:t>
      </w:r>
      <w:r w:rsidR="00A94D69">
        <w:rPr>
          <w:rFonts w:ascii="Arial" w:hAnsi="Arial" w:cs="Arial"/>
        </w:rPr>
        <w:lastRenderedPageBreak/>
        <w:t xml:space="preserve">and then calculating the difference in this value between the start and end of this series (Figure 4). </w:t>
      </w:r>
      <w:r w:rsidR="003A1CA5">
        <w:rPr>
          <w:rFonts w:ascii="Arial" w:hAnsi="Arial" w:cs="Arial"/>
        </w:rPr>
        <w:t>All analyses were carried out in R v</w:t>
      </w:r>
      <w:r w:rsidR="003A1CA5" w:rsidRPr="00870216">
        <w:rPr>
          <w:rFonts w:ascii="Arial" w:hAnsi="Arial" w:cs="Arial"/>
        </w:rPr>
        <w:t>4.0.5</w:t>
      </w:r>
      <w:r w:rsidR="003A1CA5">
        <w:rPr>
          <w:rFonts w:ascii="Arial" w:hAnsi="Arial" w:cs="Arial"/>
        </w:rPr>
        <w:t>. All core analyses can be visualised interactively in a Shiny app currently hosted online (</w:t>
      </w:r>
      <w:hyperlink r:id="rId11" w:history="1">
        <w:r w:rsidR="003A1CA5" w:rsidRPr="00460031">
          <w:rPr>
            <w:rStyle w:val="Hyperlink"/>
            <w:rFonts w:ascii="Arial" w:hAnsi="Arial" w:cs="Arial"/>
          </w:rPr>
          <w:t>joemillard.shinyapps.io/</w:t>
        </w:r>
        <w:proofErr w:type="spellStart"/>
        <w:r w:rsidR="003A1CA5" w:rsidRPr="00460031">
          <w:rPr>
            <w:rStyle w:val="Hyperlink"/>
            <w:rFonts w:ascii="Arial" w:hAnsi="Arial" w:cs="Arial"/>
          </w:rPr>
          <w:t>pollinator_dependence_visualisation</w:t>
        </w:r>
        <w:proofErr w:type="spellEnd"/>
        <w:r w:rsidR="003A1CA5" w:rsidRPr="00460031">
          <w:rPr>
            <w:rStyle w:val="Hyperlink"/>
            <w:rFonts w:ascii="Arial" w:hAnsi="Arial" w:cs="Arial"/>
          </w:rPr>
          <w:t>/</w:t>
        </w:r>
      </w:hyperlink>
      <w:r w:rsidR="003A1CA5">
        <w:rPr>
          <w:rFonts w:ascii="Arial" w:hAnsi="Arial" w:cs="Arial"/>
        </w:rPr>
        <w:t>).</w:t>
      </w:r>
    </w:p>
    <w:p w14:paraId="307E51C2" w14:textId="1584E58F" w:rsidR="00FB6B98" w:rsidRDefault="00FB6B98" w:rsidP="003A1CA5">
      <w:pPr>
        <w:spacing w:line="480" w:lineRule="auto"/>
        <w:jc w:val="both"/>
        <w:rPr>
          <w:rFonts w:ascii="Arial" w:hAnsi="Arial" w:cs="Arial"/>
        </w:rPr>
      </w:pPr>
    </w:p>
    <w:p w14:paraId="26674DEE" w14:textId="64257907" w:rsidR="007F00BA" w:rsidRDefault="007F00BA" w:rsidP="003A1CA5">
      <w:pPr>
        <w:spacing w:line="480" w:lineRule="auto"/>
        <w:jc w:val="both"/>
        <w:rPr>
          <w:rFonts w:ascii="Arial" w:hAnsi="Arial" w:cs="Arial"/>
        </w:rPr>
      </w:pPr>
    </w:p>
    <w:p w14:paraId="0CA0EC05" w14:textId="148B3391" w:rsidR="007F00BA" w:rsidRDefault="007F00BA" w:rsidP="003A1CA5">
      <w:pPr>
        <w:spacing w:line="480" w:lineRule="auto"/>
        <w:jc w:val="both"/>
        <w:rPr>
          <w:rFonts w:ascii="Arial" w:hAnsi="Arial" w:cs="Arial"/>
        </w:rPr>
      </w:pPr>
    </w:p>
    <w:p w14:paraId="3B45FA8C" w14:textId="06A9A188" w:rsidR="007F00BA" w:rsidRDefault="007F00BA" w:rsidP="003A1CA5">
      <w:pPr>
        <w:spacing w:line="480" w:lineRule="auto"/>
        <w:jc w:val="both"/>
        <w:rPr>
          <w:rFonts w:ascii="Arial" w:hAnsi="Arial" w:cs="Arial"/>
        </w:rPr>
      </w:pPr>
    </w:p>
    <w:p w14:paraId="34A69BA0" w14:textId="76AD0BF5" w:rsidR="007F00BA" w:rsidRDefault="007F00BA" w:rsidP="003A1CA5">
      <w:pPr>
        <w:spacing w:line="480" w:lineRule="auto"/>
        <w:jc w:val="both"/>
        <w:rPr>
          <w:rFonts w:ascii="Arial" w:hAnsi="Arial" w:cs="Arial"/>
        </w:rPr>
      </w:pPr>
    </w:p>
    <w:p w14:paraId="67B0B71A" w14:textId="016D5F74" w:rsidR="007F00BA" w:rsidRDefault="007F00BA" w:rsidP="003A1CA5">
      <w:pPr>
        <w:spacing w:line="480" w:lineRule="auto"/>
        <w:jc w:val="both"/>
        <w:rPr>
          <w:rFonts w:ascii="Arial" w:hAnsi="Arial" w:cs="Arial"/>
        </w:rPr>
      </w:pPr>
    </w:p>
    <w:p w14:paraId="5BF3940B" w14:textId="2A835EF6" w:rsidR="007F00BA" w:rsidRDefault="007F00BA" w:rsidP="003A1CA5">
      <w:pPr>
        <w:spacing w:line="480" w:lineRule="auto"/>
        <w:jc w:val="both"/>
        <w:rPr>
          <w:rFonts w:ascii="Arial" w:hAnsi="Arial" w:cs="Arial"/>
        </w:rPr>
      </w:pPr>
    </w:p>
    <w:p w14:paraId="0CDED711" w14:textId="5BED5687" w:rsidR="007F00BA" w:rsidRDefault="007F00BA" w:rsidP="003A1CA5">
      <w:pPr>
        <w:spacing w:line="480" w:lineRule="auto"/>
        <w:jc w:val="both"/>
        <w:rPr>
          <w:rFonts w:ascii="Arial" w:hAnsi="Arial" w:cs="Arial"/>
        </w:rPr>
      </w:pPr>
    </w:p>
    <w:p w14:paraId="3B1D7174" w14:textId="73964501" w:rsidR="007F00BA" w:rsidRDefault="007F00BA" w:rsidP="003A1CA5">
      <w:pPr>
        <w:spacing w:line="480" w:lineRule="auto"/>
        <w:jc w:val="both"/>
        <w:rPr>
          <w:rFonts w:ascii="Arial" w:hAnsi="Arial" w:cs="Arial"/>
        </w:rPr>
      </w:pPr>
    </w:p>
    <w:p w14:paraId="66E23DB5" w14:textId="10663CD2" w:rsidR="007F00BA" w:rsidRDefault="007F00BA" w:rsidP="003A1CA5">
      <w:pPr>
        <w:spacing w:line="480" w:lineRule="auto"/>
        <w:jc w:val="both"/>
        <w:rPr>
          <w:rFonts w:ascii="Arial" w:hAnsi="Arial" w:cs="Arial"/>
        </w:rPr>
      </w:pPr>
    </w:p>
    <w:p w14:paraId="3D3805A1" w14:textId="293CB3F4" w:rsidR="007F00BA" w:rsidRDefault="007F00BA" w:rsidP="003A1CA5">
      <w:pPr>
        <w:spacing w:line="480" w:lineRule="auto"/>
        <w:jc w:val="both"/>
        <w:rPr>
          <w:rFonts w:ascii="Arial" w:hAnsi="Arial" w:cs="Arial"/>
        </w:rPr>
      </w:pPr>
    </w:p>
    <w:p w14:paraId="18D04F8A" w14:textId="0A8827F2" w:rsidR="007F00BA" w:rsidRDefault="007F00BA" w:rsidP="003A1CA5">
      <w:pPr>
        <w:spacing w:line="480" w:lineRule="auto"/>
        <w:jc w:val="both"/>
        <w:rPr>
          <w:rFonts w:ascii="Arial" w:hAnsi="Arial" w:cs="Arial"/>
        </w:rPr>
      </w:pPr>
    </w:p>
    <w:p w14:paraId="247114FB" w14:textId="213E9F27" w:rsidR="007F00BA" w:rsidRDefault="007F00BA" w:rsidP="003A1CA5">
      <w:pPr>
        <w:spacing w:line="480" w:lineRule="auto"/>
        <w:jc w:val="both"/>
        <w:rPr>
          <w:rFonts w:ascii="Arial" w:hAnsi="Arial" w:cs="Arial"/>
        </w:rPr>
      </w:pPr>
    </w:p>
    <w:p w14:paraId="7A6C56F5" w14:textId="2950F343" w:rsidR="007F00BA" w:rsidRDefault="007F00BA" w:rsidP="003A1CA5">
      <w:pPr>
        <w:spacing w:line="480" w:lineRule="auto"/>
        <w:jc w:val="both"/>
        <w:rPr>
          <w:rFonts w:ascii="Arial" w:hAnsi="Arial" w:cs="Arial"/>
        </w:rPr>
      </w:pPr>
    </w:p>
    <w:p w14:paraId="37C2CE51" w14:textId="43056038" w:rsidR="00F640A9" w:rsidRPr="007F00BA" w:rsidRDefault="007F00BA" w:rsidP="007F00BA">
      <w:pPr>
        <w:spacing w:line="480" w:lineRule="auto"/>
        <w:jc w:val="both"/>
        <w:rPr>
          <w:rFonts w:ascii="Arial" w:hAnsi="Arial" w:cs="Arial"/>
          <w:b/>
          <w:bCs/>
        </w:rPr>
      </w:pPr>
      <w:r w:rsidRPr="007F00BA">
        <w:rPr>
          <w:rFonts w:ascii="Arial" w:hAnsi="Arial" w:cs="Arial"/>
          <w:b/>
          <w:bCs/>
        </w:rPr>
        <w:lastRenderedPageBreak/>
        <w:t xml:space="preserve">Supplementary </w:t>
      </w:r>
      <w:r>
        <w:rPr>
          <w:rFonts w:ascii="Arial" w:hAnsi="Arial" w:cs="Arial"/>
          <w:b/>
          <w:bCs/>
        </w:rPr>
        <w:t>F</w:t>
      </w:r>
      <w:r w:rsidRPr="007F00BA">
        <w:rPr>
          <w:rFonts w:ascii="Arial" w:hAnsi="Arial" w:cs="Arial"/>
          <w:b/>
          <w:bCs/>
        </w:rPr>
        <w:t>igures</w:t>
      </w:r>
      <w:r w:rsidR="009A402B" w:rsidRPr="00676769">
        <w:rPr>
          <w:rFonts w:ascii="Arial" w:hAnsi="Arial" w:cs="Arial"/>
          <w:b/>
          <w:noProof/>
        </w:rPr>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8" w:name="_Toc79743980"/>
      <w:r w:rsidRPr="009A402B">
        <w:rPr>
          <w:rStyle w:val="Heading1Char"/>
          <w:rFonts w:cs="Arial"/>
          <w:sz w:val="22"/>
          <w:szCs w:val="22"/>
        </w:rPr>
        <w:t>Fig S1</w:t>
      </w:r>
      <w:bookmarkEnd w:id="8"/>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0B37933E" w14:textId="5CA483F4" w:rsidR="009A402B" w:rsidRDefault="009A402B" w:rsidP="009A402B">
      <w:r w:rsidRPr="00676769">
        <w:rPr>
          <w:rFonts w:ascii="Arial" w:hAnsi="Arial" w:cs="Arial"/>
          <w:b/>
          <w:noProof/>
        </w:rPr>
        <w:lastRenderedPageBreak/>
        <w:drawing>
          <wp:anchor distT="0" distB="0" distL="114300" distR="114300" simplePos="0" relativeHeight="251661312" behindDoc="1" locked="0" layoutInCell="1" allowOverlap="1" wp14:anchorId="1D665147" wp14:editId="7948D1E7">
            <wp:simplePos x="0" y="0"/>
            <wp:positionH relativeFrom="margin">
              <wp:posOffset>0</wp:posOffset>
            </wp:positionH>
            <wp:positionV relativeFrom="paragraph">
              <wp:posOffset>317500</wp:posOffset>
            </wp:positionV>
            <wp:extent cx="6316345" cy="3886200"/>
            <wp:effectExtent l="0" t="0" r="8255" b="0"/>
            <wp:wrapTight wrapText="bothSides">
              <wp:wrapPolygon edited="0">
                <wp:start x="0" y="0"/>
                <wp:lineTo x="0" y="21494"/>
                <wp:lineTo x="21563" y="21494"/>
                <wp:lineTo x="21563" y="0"/>
                <wp:lineTo x="0" y="0"/>
              </wp:wrapPolygon>
            </wp:wrapTight>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6345"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9596C4" w14:textId="68B5CD7F" w:rsidR="009A402B" w:rsidRPr="009A402B" w:rsidRDefault="009A402B" w:rsidP="009A402B">
      <w:pPr>
        <w:spacing w:line="480" w:lineRule="auto"/>
        <w:jc w:val="both"/>
        <w:rPr>
          <w:rFonts w:ascii="Arial" w:hAnsi="Arial" w:cs="Arial"/>
        </w:rPr>
      </w:pPr>
      <w:r w:rsidRPr="009A402B">
        <w:rPr>
          <w:rFonts w:ascii="Arial" w:hAnsi="Arial" w:cs="Arial"/>
          <w:b/>
          <w:bCs/>
        </w:rPr>
        <w:t>Fig S2</w:t>
      </w:r>
      <w:r>
        <w:rPr>
          <w:rFonts w:ascii="Arial" w:hAnsi="Arial" w:cs="Arial"/>
        </w:rPr>
        <w:t>.</w:t>
      </w:r>
      <w:r w:rsidRPr="009A402B">
        <w:rPr>
          <w:rFonts w:ascii="Arial" w:hAnsi="Arial" w:cs="Arial"/>
        </w:rPr>
        <w:t xml:space="preserve"> Projected change in total production risk under three RCP scenarios (8.5, 6.0, and 2.6), for the average of four climate models (GFDL, HadHEM2, IPSL, and MIROC5).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4325A1E6" w14:textId="77777777" w:rsidR="00F35FBB" w:rsidRDefault="00F35FBB" w:rsidP="009A402B"/>
    <w:p w14:paraId="2016F1BD" w14:textId="2B55EBA5" w:rsidR="00F35FBB" w:rsidRDefault="00F35FBB" w:rsidP="009A402B">
      <w:r>
        <w:rPr>
          <w:noProof/>
        </w:rPr>
        <w:drawing>
          <wp:inline distT="0" distB="0" distL="0" distR="0" wp14:anchorId="5BFFA906" wp14:editId="6F9D0BD4">
            <wp:extent cx="5731510" cy="3529330"/>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01715005" w14:textId="17F5E683" w:rsidR="00F35FBB" w:rsidRPr="00F35FBB" w:rsidRDefault="00F35FBB" w:rsidP="00F35FBB">
      <w:pPr>
        <w:pStyle w:val="NoSpacing"/>
        <w:spacing w:line="480" w:lineRule="auto"/>
        <w:jc w:val="both"/>
        <w:rPr>
          <w:rFonts w:ascii="Arial" w:hAnsi="Arial" w:cs="Arial"/>
        </w:rPr>
      </w:pPr>
      <w:r w:rsidRPr="00F35FBB">
        <w:rPr>
          <w:rFonts w:ascii="Arial" w:hAnsi="Arial" w:cs="Arial"/>
          <w:b/>
          <w:bCs/>
        </w:rPr>
        <w:t>Fig S3.</w:t>
      </w:r>
      <w:r w:rsidRPr="00F35FBB">
        <w:rPr>
          <w:rFonts w:ascii="Arial" w:hAnsi="Arial" w:cs="Arial"/>
        </w:rPr>
        <w:t xml:space="preserve"> Change in proportional production risk for each crop, projected under RCP scenario 8.5 from the average of four climate models (GFDL, HadGEM2, IPSL, and MIROC5), for the top 20 crops by total pollination dependent production (ordered by rate of change). 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724CB0B" w:rsidR="009A402B" w:rsidRPr="009A402B" w:rsidRDefault="009A402B" w:rsidP="009A402B">
      <w:r w:rsidRPr="00676769">
        <w:rPr>
          <w:rFonts w:ascii="Arial" w:hAnsi="Arial" w:cs="Arial"/>
          <w:b/>
          <w:noProof/>
        </w:rPr>
        <w:lastRenderedPageBreak/>
        <w:drawing>
          <wp:anchor distT="0" distB="0" distL="114300" distR="114300" simplePos="0" relativeHeight="251663360" behindDoc="1" locked="0" layoutInCell="1" allowOverlap="1" wp14:anchorId="068CEA6B" wp14:editId="6709CF5A">
            <wp:simplePos x="0" y="0"/>
            <wp:positionH relativeFrom="margin">
              <wp:posOffset>0</wp:posOffset>
            </wp:positionH>
            <wp:positionV relativeFrom="paragraph">
              <wp:posOffset>323215</wp:posOffset>
            </wp:positionV>
            <wp:extent cx="6473825" cy="3978910"/>
            <wp:effectExtent l="0" t="0" r="3175" b="2540"/>
            <wp:wrapTight wrapText="bothSides">
              <wp:wrapPolygon edited="0">
                <wp:start x="0" y="0"/>
                <wp:lineTo x="0" y="21510"/>
                <wp:lineTo x="21547" y="21510"/>
                <wp:lineTo x="21547" y="0"/>
                <wp:lineTo x="0" y="0"/>
              </wp:wrapPolygon>
            </wp:wrapTight>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73825" cy="3978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B17BA" w14:textId="087304F6" w:rsidR="009A402B" w:rsidRPr="009A402B" w:rsidRDefault="009A402B" w:rsidP="009A402B">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8.5,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60AA0D43" w14:textId="76CBA81E" w:rsidR="009A402B" w:rsidRPr="009A402B" w:rsidRDefault="009A402B" w:rsidP="009A402B"/>
    <w:p w14:paraId="7DFD6C7F" w14:textId="155811B8" w:rsidR="009A402B" w:rsidRDefault="009A402B" w:rsidP="009A402B"/>
    <w:p w14:paraId="6EAC81A1" w14:textId="6AF5E9C2" w:rsidR="00F35FBB" w:rsidRDefault="00F35FBB" w:rsidP="009A402B"/>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1EF97A99" w14:textId="4225FE22" w:rsidR="00D8108D" w:rsidRPr="00C9095D" w:rsidRDefault="00083270" w:rsidP="00C9095D">
      <w:pPr>
        <w:spacing w:line="480" w:lineRule="auto"/>
        <w:jc w:val="both"/>
        <w:rPr>
          <w:rFonts w:ascii="Arial" w:hAnsi="Arial" w:cs="Arial"/>
        </w:rPr>
      </w:pPr>
      <w:r w:rsidRPr="00C9095D">
        <w:rPr>
          <w:rFonts w:ascii="Arial" w:hAnsi="Arial" w:cs="Arial"/>
          <w:b/>
          <w:bCs/>
        </w:rPr>
        <w:t>Fig S5</w:t>
      </w:r>
      <w:r w:rsidRPr="00C9095D">
        <w:rPr>
          <w:rFonts w:ascii="Arial" w:hAnsi="Arial" w:cs="Arial"/>
        </w:rPr>
        <w:t>.</w:t>
      </w:r>
      <w:r w:rsidR="00C9095D" w:rsidRPr="00C9095D">
        <w:rPr>
          <w:rFonts w:ascii="Arial" w:hAnsi="Arial" w:cs="Arial"/>
        </w:rPr>
        <w:t xml:space="preserve"> Response of pollinating </w:t>
      </w:r>
      <w:r w:rsidR="00C9095D">
        <w:rPr>
          <w:rFonts w:ascii="Arial" w:hAnsi="Arial" w:cs="Arial"/>
        </w:rPr>
        <w:t xml:space="preserve">insect </w:t>
      </w:r>
      <w:r w:rsidR="00C9095D" w:rsidRPr="00C9095D">
        <w:rPr>
          <w:rFonts w:ascii="Arial" w:hAnsi="Arial" w:cs="Arial"/>
        </w:rPr>
        <w:t>total abundance to standardised temperature anomaly on primary vegetation and cropland (note that abundance is plotted on a loge scale</w:t>
      </w:r>
      <w:r w:rsidR="00C9095D">
        <w:rPr>
          <w:rFonts w:ascii="Arial" w:hAnsi="Arial" w:cs="Arial"/>
        </w:rPr>
        <w:t xml:space="preserve">). Each panel </w:t>
      </w:r>
      <w:r w:rsidR="00C9095D" w:rsidRPr="00C9095D">
        <w:rPr>
          <w:rFonts w:ascii="Arial" w:hAnsi="Arial" w:cs="Arial"/>
        </w:rPr>
        <w:t xml:space="preserve">represents a linear mixed-effects model for </w:t>
      </w:r>
      <w:r w:rsidR="00C9095D">
        <w:rPr>
          <w:rFonts w:ascii="Arial" w:hAnsi="Arial" w:cs="Arial"/>
        </w:rPr>
        <w:t xml:space="preserve">a </w:t>
      </w:r>
      <w:r w:rsidR="00C9095D" w:rsidRPr="00C9095D">
        <w:rPr>
          <w:rFonts w:ascii="Arial" w:hAnsi="Arial" w:cs="Arial"/>
        </w:rPr>
        <w:t>pollinating</w:t>
      </w:r>
      <w:r w:rsidR="00C9095D">
        <w:rPr>
          <w:rFonts w:ascii="Arial" w:hAnsi="Arial" w:cs="Arial"/>
        </w:rPr>
        <w:t xml:space="preserve"> insect order (Coleoptera, Diptera, Hymenoptera, and Lepidoptera). </w:t>
      </w:r>
      <w:r w:rsidR="00C9095D" w:rsidRPr="00C9095D">
        <w:rPr>
          <w:rFonts w:ascii="Arial" w:hAnsi="Arial" w:cs="Arial"/>
        </w:rPr>
        <w:t>Coloured lines represent mean fitted estimates for each interaction, and shading 95% confidence intervals around that prediction: green, primary vegetation; orange, cropland.</w:t>
      </w:r>
    </w:p>
    <w:p w14:paraId="4BC48AFC" w14:textId="4E14D27E" w:rsidR="00D8108D" w:rsidRPr="00D8108D" w:rsidRDefault="00D8108D" w:rsidP="00D8108D"/>
    <w:p w14:paraId="0FDC09A9" w14:textId="076B62BA" w:rsidR="00D8108D" w:rsidRPr="00D8108D" w:rsidRDefault="00D8108D" w:rsidP="00D8108D"/>
    <w:p w14:paraId="3DB7343D" w14:textId="385BEA9E" w:rsidR="00D8108D" w:rsidRPr="00D8108D" w:rsidRDefault="00D8108D" w:rsidP="00D8108D"/>
    <w:p w14:paraId="39447CCD" w14:textId="1374904E" w:rsidR="00D8108D" w:rsidRPr="00D8108D" w:rsidRDefault="00D8108D" w:rsidP="00D8108D"/>
    <w:p w14:paraId="79D0ACEA" w14:textId="55869022" w:rsidR="00D8108D" w:rsidRPr="00D8108D" w:rsidRDefault="00D8108D" w:rsidP="00D8108D"/>
    <w:p w14:paraId="26543D66" w14:textId="08C42BC1" w:rsidR="00D8108D" w:rsidRPr="00D8108D" w:rsidRDefault="00D8108D" w:rsidP="00D8108D"/>
    <w:p w14:paraId="68CF3958" w14:textId="70D7C194" w:rsidR="00D8108D" w:rsidRPr="00D8108D" w:rsidRDefault="00D8108D" w:rsidP="00D8108D"/>
    <w:p w14:paraId="202A3817" w14:textId="0EB67E6F" w:rsidR="00D8108D" w:rsidRPr="00D8108D" w:rsidRDefault="00D8108D" w:rsidP="00D8108D"/>
    <w:p w14:paraId="2E010C28" w14:textId="793C1DF7" w:rsidR="00D8108D" w:rsidRDefault="00D8108D" w:rsidP="00C9095D"/>
    <w:p w14:paraId="125678DB" w14:textId="1A67213C" w:rsidR="00D8108D" w:rsidRDefault="00D8108D" w:rsidP="00D8108D">
      <w:pPr>
        <w:ind w:firstLine="720"/>
      </w:pPr>
    </w:p>
    <w:p w14:paraId="7BFC6021" w14:textId="1C00CA37" w:rsidR="00D8108D" w:rsidRDefault="00D8108D" w:rsidP="00083270"/>
    <w:p w14:paraId="655A515B" w14:textId="6A6497A6" w:rsidR="00D8108D" w:rsidRDefault="00D8108D" w:rsidP="00D8108D">
      <w:pPr>
        <w:ind w:firstLine="720"/>
        <w:rPr>
          <w:noProof/>
        </w:rPr>
      </w:pPr>
      <w:r>
        <w:rPr>
          <w:noProof/>
        </w:rPr>
        <w:drawing>
          <wp:inline distT="0" distB="0" distL="0" distR="0" wp14:anchorId="1E2EF5E3" wp14:editId="60A66459">
            <wp:extent cx="5731510" cy="3529330"/>
            <wp:effectExtent l="0" t="0" r="254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65BBE70A" w14:textId="7C8054B5" w:rsidR="00D8108D" w:rsidRPr="00DD0175" w:rsidRDefault="00DD0175" w:rsidP="00DD0175">
      <w:pPr>
        <w:spacing w:line="480" w:lineRule="auto"/>
        <w:jc w:val="both"/>
        <w:rPr>
          <w:rFonts w:ascii="Arial" w:hAnsi="Arial" w:cs="Arial"/>
        </w:rPr>
      </w:pPr>
      <w:r w:rsidRPr="00DD0175">
        <w:rPr>
          <w:rFonts w:ascii="Arial" w:hAnsi="Arial" w:cs="Arial"/>
          <w:b/>
          <w:bCs/>
        </w:rPr>
        <w:t>Fig S6.</w:t>
      </w:r>
      <w:r w:rsidRPr="00DD0175">
        <w:rPr>
          <w:rFonts w:ascii="Arial" w:hAnsi="Arial" w:cs="Arial"/>
        </w:rPr>
        <w:t xml:space="preserve"> Projected change in total production risk (</w:t>
      </w:r>
      <w:proofErr w:type="spellStart"/>
      <w:r w:rsidRPr="00DD0175">
        <w:rPr>
          <w:rFonts w:ascii="Arial" w:hAnsi="Arial" w:cs="Arial"/>
        </w:rPr>
        <w:t>ProdRiskt</w:t>
      </w:r>
      <w:proofErr w:type="spellEnd"/>
      <w:r w:rsidRPr="00DD0175">
        <w:rPr>
          <w:rFonts w:ascii="Arial" w:hAnsi="Arial" w:cs="Arial"/>
        </w:rPr>
        <w:t>) under three RCP scenarios (8.5, 6.0, and 2.6), either as the average across all climate models, or dropping each climate model in turn. For each year into the future, the standardised temperature anomaly was projected globally for all cells of pollination-dependent production, using a 3-year rolling average. I used data on crop production from the year 2000 (the latest year when such data are available for all crops), therefore assuming that the distribution of the production of these crops does not change. For each annual projection of standardised temperature anomaly, insect pollinator abundance on cropland was predicted according to the model in Figure 4.1 (top left panel), and then expressed as proportional abundance loss compared to cropland that has experienced no warming (i.e. standardised temperature anomaly of 0). In each cell, animal pollination-dependent production was then adjusted for the percentage reduction in abundance at that cell, before summing animal-pollination-dependent production for all cells at each time step. Colours refer to the climate model excluded in that jack-knife projection with the projection for all models shown in black.</w:t>
      </w:r>
    </w:p>
    <w:p w14:paraId="519A73EA" w14:textId="2D5DC8A0" w:rsidR="00D8108D" w:rsidRDefault="00D8108D" w:rsidP="00D8108D">
      <w:pPr>
        <w:tabs>
          <w:tab w:val="left" w:pos="2670"/>
        </w:tabs>
      </w:pPr>
    </w:p>
    <w:p w14:paraId="186D7A7C" w14:textId="3B00A708" w:rsidR="00D8108D" w:rsidRDefault="00D8108D" w:rsidP="00D8108D">
      <w:pPr>
        <w:tabs>
          <w:tab w:val="left" w:pos="2670"/>
        </w:tabs>
      </w:pPr>
    </w:p>
    <w:p w14:paraId="0788AF72" w14:textId="551F35F8" w:rsidR="00083270" w:rsidRPr="00D8108D" w:rsidRDefault="00D8108D" w:rsidP="00DD0175">
      <w:pPr>
        <w:tabs>
          <w:tab w:val="left" w:pos="2670"/>
        </w:tabs>
        <w:spacing w:line="480" w:lineRule="auto"/>
        <w:jc w:val="both"/>
        <w:rPr>
          <w:noProof/>
        </w:rPr>
      </w:pPr>
      <w:r>
        <w:rPr>
          <w:noProof/>
        </w:rPr>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DD0175">
        <w:rPr>
          <w:rFonts w:ascii="Arial" w:hAnsi="Arial" w:cs="Arial"/>
          <w:b/>
          <w:bCs/>
        </w:rPr>
        <w:t>Fig S7</w:t>
      </w:r>
      <w:r w:rsidR="00083270" w:rsidRPr="00DD0175">
        <w:rPr>
          <w:rFonts w:ascii="Arial" w:hAnsi="Arial" w:cs="Arial"/>
        </w:rPr>
        <w:t>.</w:t>
      </w:r>
      <w:r w:rsidR="00DD0175" w:rsidRPr="00DD0175">
        <w:rPr>
          <w:rFonts w:ascii="Arial" w:hAnsi="Arial" w:cs="Arial"/>
        </w:rPr>
        <w:t xml:space="preserve"> Crop production that depends on animal pollination (A), and standardised temperature anomaly (in regions of animal pollination-dependent production; B) for the years 2000 and an average of 2004-2006, respectively. For the temperature anomaly, I show an average for the years 2004-2006 to coincide with the temporal distribution of most records in the PREDICTS database, and therefore the results in Figure 4.1. A) Animal pollination-dependent production is calculated as total crop production, adjusted for the degree of dependence on animal pollination according to Klein et al (2007). B) Standardised temperature anomaly is the change in the grand mean of monthly mean daily temperatures between a baseline period (1901-1930) and 2004- 2006, divided by the standard deviation across monthly mean daily temperatures, for the same 30-year baseline period.</w:t>
      </w: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4817A77C" w14:textId="53B1190D" w:rsidR="00D8108D" w:rsidRPr="00163FFE" w:rsidRDefault="00D8108D" w:rsidP="00163FFE">
      <w:pPr>
        <w:tabs>
          <w:tab w:val="left" w:pos="2080"/>
        </w:tabs>
        <w:spacing w:line="480" w:lineRule="auto"/>
        <w:jc w:val="both"/>
        <w:rPr>
          <w:rFonts w:ascii="Arial" w:hAnsi="Arial" w:cs="Arial"/>
        </w:rPr>
      </w:pPr>
      <w:r>
        <w:rPr>
          <w:noProof/>
        </w:rPr>
        <w:lastRenderedPageBreak/>
        <w:drawing>
          <wp:inline distT="0" distB="0" distL="0" distR="0" wp14:anchorId="0C3D0E06" wp14:editId="77E6289D">
            <wp:extent cx="5731510" cy="3181350"/>
            <wp:effectExtent l="0" t="0" r="2540"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9860"/>
                    <a:stretch/>
                  </pic:blipFill>
                  <pic:spPr bwMode="auto">
                    <a:xfrm>
                      <a:off x="0" y="0"/>
                      <a:ext cx="573151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083270" w:rsidRPr="00C9095D">
        <w:rPr>
          <w:rFonts w:ascii="Arial" w:hAnsi="Arial" w:cs="Arial"/>
          <w:b/>
          <w:bCs/>
        </w:rPr>
        <w:t>Fig S8</w:t>
      </w:r>
      <w:r w:rsidR="00083270" w:rsidRPr="00C9095D">
        <w:rPr>
          <w:rFonts w:ascii="Arial" w:hAnsi="Arial" w:cs="Arial"/>
        </w:rPr>
        <w:t>.</w:t>
      </w:r>
      <w:r w:rsidR="00C9095D" w:rsidRPr="00C9095D">
        <w:rPr>
          <w:rFonts w:ascii="Arial" w:hAnsi="Arial" w:cs="Arial"/>
        </w:rPr>
        <w:t xml:space="preserve"> Cell-level proportional production risk (i.e. </w:t>
      </w:r>
      <w:proofErr w:type="spellStart"/>
      <w:r w:rsidR="00C9095D" w:rsidRPr="00C9095D">
        <w:rPr>
          <w:rFonts w:ascii="Arial" w:hAnsi="Arial" w:cs="Arial"/>
        </w:rPr>
        <w:t>PropRiskti</w:t>
      </w:r>
      <w:proofErr w:type="spellEnd"/>
      <w:r w:rsidR="00C9095D" w:rsidRPr="00C9095D">
        <w:rPr>
          <w:rFonts w:ascii="Arial" w:hAnsi="Arial" w:cs="Arial"/>
        </w:rPr>
        <w:t>) projected under RCP 8.5</w:t>
      </w:r>
      <w:r w:rsidR="004E7E7B">
        <w:rPr>
          <w:rFonts w:ascii="Arial" w:hAnsi="Arial" w:cs="Arial"/>
        </w:rPr>
        <w:t xml:space="preserve"> to 2050</w:t>
      </w:r>
      <w:r w:rsidR="00C9095D" w:rsidRPr="00C9095D">
        <w:rPr>
          <w:rFonts w:ascii="Arial" w:hAnsi="Arial" w:cs="Arial"/>
        </w:rPr>
        <w:t>, from the ensemble-average of four climate models (GFDL, HadGEM2, IPSL, and MIROC5)</w:t>
      </w:r>
      <w:r w:rsidR="008025E3">
        <w:rPr>
          <w:rFonts w:ascii="Arial" w:hAnsi="Arial" w:cs="Arial"/>
        </w:rPr>
        <w:t xml:space="preserve"> under 5 different pollinator abundance/crop production scenarios</w:t>
      </w:r>
      <w:r w:rsidR="009D64B9">
        <w:rPr>
          <w:rFonts w:ascii="Arial" w:hAnsi="Arial" w:cs="Arial"/>
        </w:rPr>
        <w:t xml:space="preserve"> (1 linear and 4 convex)</w:t>
      </w:r>
      <w:r w:rsidR="008025E3">
        <w:rPr>
          <w:rFonts w:ascii="Arial" w:hAnsi="Arial" w:cs="Arial"/>
        </w:rPr>
        <w:t>.</w:t>
      </w:r>
      <w:r w:rsidR="009D64B9">
        <w:rPr>
          <w:rFonts w:ascii="Arial" w:hAnsi="Arial" w:cs="Arial"/>
        </w:rPr>
        <w:t xml:space="preserve"> </w:t>
      </w:r>
      <w:r w:rsidR="00C9095D" w:rsidRPr="00C9095D">
        <w:rPr>
          <w:rFonts w:ascii="Arial" w:hAnsi="Arial" w:cs="Arial"/>
        </w:rPr>
        <w:t xml:space="preserve">Global standardised temperature anomaly was projected to 2050 for all areas of animal-pollination-dependent crop production, using the 3-year average approach as </w:t>
      </w:r>
      <w:r w:rsidR="008025E3">
        <w:rPr>
          <w:rFonts w:ascii="Arial" w:hAnsi="Arial" w:cs="Arial"/>
        </w:rPr>
        <w:t>described previously</w:t>
      </w:r>
      <w:r w:rsidR="00C9095D" w:rsidRPr="00C9095D">
        <w:rPr>
          <w:rFonts w:ascii="Arial" w:hAnsi="Arial" w:cs="Arial"/>
        </w:rPr>
        <w:t xml:space="preserve">. </w:t>
      </w:r>
      <w:r w:rsidR="008025E3">
        <w:rPr>
          <w:rFonts w:ascii="Arial" w:hAnsi="Arial" w:cs="Arial"/>
        </w:rPr>
        <w:t>We</w:t>
      </w:r>
      <w:r w:rsidR="00C9095D" w:rsidRPr="00C9095D">
        <w:rPr>
          <w:rFonts w:ascii="Arial" w:hAnsi="Arial" w:cs="Arial"/>
        </w:rPr>
        <w:t xml:space="preserve"> used crop production data from the year 2000 (the latest year for which such data are available for all crops), therefore assuming that the distribution of the production of these crops does not change. For each value of standardised temperature anomaly, insect pollinator abundance was predicted according to the model in Figure 1, expressed as proportional loss compared to cropland that has experienced no warming (i.e. standardised temperature anomaly of 0). Animal-pollination-dependent production at each cell was then adjusted for the predicted loss of insect pollinator abundance, and then converted to a proportion of the total production at that cell</w:t>
      </w:r>
      <w:r w:rsidR="009D64B9">
        <w:rPr>
          <w:rFonts w:ascii="Arial" w:hAnsi="Arial" w:cs="Arial"/>
        </w:rPr>
        <w:t xml:space="preserve"> (for the same set of crops with at least some dependence on animal pollination)</w:t>
      </w:r>
      <w:r w:rsidR="00C9095D" w:rsidRPr="00C9095D">
        <w:rPr>
          <w:rFonts w:ascii="Arial" w:hAnsi="Arial" w:cs="Arial"/>
        </w:rPr>
        <w:t>.</w:t>
      </w:r>
      <w:r w:rsidR="009D64B9">
        <w:rPr>
          <w:rFonts w:ascii="Arial" w:hAnsi="Arial" w:cs="Arial"/>
        </w:rPr>
        <w:t xml:space="preserve"> A slope parameter of 2 refers to a linear relationship between local pollinator abundance and crop production (top left panel), whilst a slope parameter greater than 2 refers to a convex relationship. </w:t>
      </w:r>
      <w:r w:rsidR="00163FFE">
        <w:rPr>
          <w:rFonts w:ascii="Arial" w:hAnsi="Arial" w:cs="Arial"/>
        </w:rPr>
        <w:t>Increasing the slope parameter between 4 and 32 increases the convexity of the relationship.</w:t>
      </w:r>
    </w:p>
    <w:p w14:paraId="30E468A8" w14:textId="262819E2" w:rsidR="00083270" w:rsidRPr="00163FFE" w:rsidRDefault="00D8108D" w:rsidP="00163FFE">
      <w:pPr>
        <w:pStyle w:val="NoSpacing"/>
        <w:spacing w:line="480" w:lineRule="auto"/>
        <w:jc w:val="both"/>
        <w:rPr>
          <w:rFonts w:ascii="Arial" w:hAnsi="Arial" w:cs="Arial"/>
        </w:rPr>
      </w:pPr>
      <w:r w:rsidRPr="00163FFE">
        <w:rPr>
          <w:rFonts w:ascii="Arial" w:hAnsi="Arial" w:cs="Arial"/>
          <w:noProof/>
        </w:rPr>
        <w:lastRenderedPageBreak/>
        <w:drawing>
          <wp:anchor distT="0" distB="0" distL="114300" distR="114300" simplePos="0" relativeHeight="251664384" behindDoc="1" locked="0" layoutInCell="1" allowOverlap="1" wp14:anchorId="0F6E4582" wp14:editId="56D3029F">
            <wp:simplePos x="0" y="0"/>
            <wp:positionH relativeFrom="margin">
              <wp:align>center</wp:align>
            </wp:positionH>
            <wp:positionV relativeFrom="paragraph">
              <wp:posOffset>635</wp:posOffset>
            </wp:positionV>
            <wp:extent cx="5236210" cy="3531235"/>
            <wp:effectExtent l="0" t="0" r="2540" b="0"/>
            <wp:wrapTight wrapText="bothSides">
              <wp:wrapPolygon edited="0">
                <wp:start x="0" y="0"/>
                <wp:lineTo x="0" y="21441"/>
                <wp:lineTo x="21532" y="21441"/>
                <wp:lineTo x="21532"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642"/>
                    <a:stretch/>
                  </pic:blipFill>
                  <pic:spPr bwMode="auto">
                    <a:xfrm>
                      <a:off x="0" y="0"/>
                      <a:ext cx="5236210" cy="3531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163FFE">
        <w:rPr>
          <w:rFonts w:ascii="Arial" w:hAnsi="Arial" w:cs="Arial"/>
          <w:b/>
          <w:bCs/>
        </w:rPr>
        <w:t>Fig S9</w:t>
      </w:r>
      <w:r w:rsidR="00083270" w:rsidRPr="00163FFE">
        <w:rPr>
          <w:rFonts w:ascii="Arial" w:hAnsi="Arial" w:cs="Arial"/>
        </w:rPr>
        <w:t>.</w:t>
      </w:r>
      <w:r w:rsidR="00163FFE" w:rsidRPr="00163FFE">
        <w:rPr>
          <w:rFonts w:ascii="Arial" w:hAnsi="Arial" w:cs="Arial"/>
        </w:rPr>
        <w:t xml:space="preserve"> </w:t>
      </w:r>
      <w:r w:rsidR="00163FFE">
        <w:rPr>
          <w:rFonts w:ascii="Arial" w:hAnsi="Arial" w:cs="Arial"/>
        </w:rPr>
        <w:t>Variation in c</w:t>
      </w:r>
      <w:r w:rsidR="00163FFE" w:rsidRPr="00163FFE">
        <w:rPr>
          <w:rFonts w:ascii="Arial" w:hAnsi="Arial" w:cs="Arial"/>
        </w:rPr>
        <w:t xml:space="preserve">ell-level proportional production risk (i.e. </w:t>
      </w:r>
      <w:proofErr w:type="spellStart"/>
      <w:r w:rsidR="00163FFE" w:rsidRPr="00163FFE">
        <w:rPr>
          <w:rFonts w:ascii="Arial" w:hAnsi="Arial" w:cs="Arial"/>
        </w:rPr>
        <w:t>PropRiskti</w:t>
      </w:r>
      <w:proofErr w:type="spellEnd"/>
      <w:r w:rsidR="00163FFE" w:rsidRPr="00163FFE">
        <w:rPr>
          <w:rFonts w:ascii="Arial" w:hAnsi="Arial" w:cs="Arial"/>
        </w:rPr>
        <w:t xml:space="preserve">) projected under RCP 8.5 to 2050, from the ensemble-average of four climate models (GFDL, HadGEM2, IPSL, and MIROC5) </w:t>
      </w:r>
      <w:r w:rsidR="00163FFE">
        <w:rPr>
          <w:rFonts w:ascii="Arial" w:hAnsi="Arial" w:cs="Arial"/>
        </w:rPr>
        <w:t>among</w:t>
      </w:r>
      <w:r w:rsidR="00163FFE" w:rsidRPr="00163FFE">
        <w:rPr>
          <w:rFonts w:ascii="Arial" w:hAnsi="Arial" w:cs="Arial"/>
        </w:rPr>
        <w:t xml:space="preserve"> 5 different pollinator abundance/crop production scenarios (1 linear and 4 convex</w:t>
      </w:r>
      <w:r w:rsidR="00163FFE">
        <w:rPr>
          <w:rFonts w:ascii="Arial" w:hAnsi="Arial" w:cs="Arial"/>
        </w:rPr>
        <w:t>; see Figure S8 for each individual risk projection</w:t>
      </w:r>
      <w:r w:rsidR="00163FFE" w:rsidRPr="00163FFE">
        <w:rPr>
          <w:rFonts w:ascii="Arial" w:hAnsi="Arial" w:cs="Arial"/>
        </w:rPr>
        <w:t>)</w:t>
      </w:r>
      <w:r w:rsidR="00163FFE">
        <w:rPr>
          <w:rFonts w:ascii="Arial" w:hAnsi="Arial" w:cs="Arial"/>
        </w:rPr>
        <w:t xml:space="preserve">. The colour of each cell in the map refers to the standard deviation of risk among abundance/production scenarios, highlighting regions of high and low uncertainty for our projections. The inset top right panel refers to the distribution of cell-level standard deviation across all cells in the main map, </w:t>
      </w:r>
      <w:r w:rsidR="00C72677">
        <w:rPr>
          <w:rFonts w:ascii="Arial" w:hAnsi="Arial" w:cs="Arial"/>
        </w:rPr>
        <w:t>showing</w:t>
      </w:r>
      <w:r w:rsidR="00163FFE">
        <w:rPr>
          <w:rFonts w:ascii="Arial" w:hAnsi="Arial" w:cs="Arial"/>
        </w:rPr>
        <w:t xml:space="preserve"> that most cells </w:t>
      </w:r>
      <w:r w:rsidR="00C72677">
        <w:rPr>
          <w:rFonts w:ascii="Arial" w:hAnsi="Arial" w:cs="Arial"/>
        </w:rPr>
        <w:t>have a</w:t>
      </w:r>
      <w:r w:rsidR="00163FFE">
        <w:rPr>
          <w:rFonts w:ascii="Arial" w:hAnsi="Arial" w:cs="Arial"/>
        </w:rPr>
        <w:t xml:space="preserve"> standard deviation of less than </w:t>
      </w:r>
      <w:r w:rsidR="00F1308E">
        <w:rPr>
          <w:rFonts w:ascii="Arial" w:hAnsi="Arial" w:cs="Arial"/>
        </w:rPr>
        <w:t>~</w:t>
      </w:r>
      <w:r w:rsidR="00163FFE">
        <w:rPr>
          <w:rFonts w:ascii="Arial" w:hAnsi="Arial" w:cs="Arial"/>
        </w:rPr>
        <w:t>0.</w:t>
      </w:r>
      <w:r w:rsidR="00F1308E">
        <w:rPr>
          <w:rFonts w:ascii="Arial" w:hAnsi="Arial" w:cs="Arial"/>
        </w:rPr>
        <w:t>1 among abundance/production scenarios.</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0D68972A" w14:textId="0598EC12" w:rsidR="003B5F54" w:rsidRDefault="00083270" w:rsidP="003B5F54">
      <w:pPr>
        <w:spacing w:line="480" w:lineRule="auto"/>
        <w:jc w:val="both"/>
        <w:rPr>
          <w:rFonts w:ascii="Arial" w:hAnsi="Arial" w:cs="Arial"/>
        </w:rPr>
      </w:pPr>
      <w:r w:rsidRPr="009A402B">
        <w:rPr>
          <w:rFonts w:ascii="Arial" w:hAnsi="Arial" w:cs="Arial"/>
          <w:b/>
          <w:bCs/>
        </w:rPr>
        <w:t>Fig S</w:t>
      </w:r>
      <w:r>
        <w:rPr>
          <w:rFonts w:ascii="Arial" w:hAnsi="Arial" w:cs="Arial"/>
          <w:b/>
          <w:bCs/>
        </w:rPr>
        <w:t>10</w:t>
      </w:r>
      <w:r>
        <w:rPr>
          <w:rFonts w:ascii="Arial" w:hAnsi="Arial" w:cs="Arial"/>
        </w:rPr>
        <w:t>.</w:t>
      </w:r>
      <w:r w:rsidR="003B5F54">
        <w:rPr>
          <w:rFonts w:ascii="Arial" w:hAnsi="Arial" w:cs="Arial"/>
        </w:rPr>
        <w:t xml:space="preserve"> Average r</w:t>
      </w:r>
      <w:r w:rsidR="003B5F54" w:rsidRPr="003B5F54">
        <w:rPr>
          <w:rFonts w:ascii="Arial" w:hAnsi="Arial" w:cs="Arial"/>
        </w:rPr>
        <w:t>esponse of pollinating insect total abundance to standardised temperature anomaly on cropland (note that abundance is plotted on a loge scale)</w:t>
      </w:r>
      <w:r w:rsidR="003B5F54">
        <w:rPr>
          <w:rFonts w:ascii="Arial" w:hAnsi="Arial" w:cs="Arial"/>
        </w:rPr>
        <w:t>, jack-knifed for each pollinating family.</w:t>
      </w:r>
      <w:r w:rsidR="003B5F54" w:rsidRPr="003B5F54">
        <w:rPr>
          <w:rFonts w:ascii="Arial" w:hAnsi="Arial" w:cs="Arial"/>
        </w:rPr>
        <w:t xml:space="preserve"> </w:t>
      </w:r>
      <w:r w:rsidR="00B110D1">
        <w:rPr>
          <w:rFonts w:ascii="Arial" w:hAnsi="Arial" w:cs="Arial"/>
        </w:rPr>
        <w:t xml:space="preserve">Predictions were derived from </w:t>
      </w:r>
      <w:r w:rsidR="003B5F54">
        <w:rPr>
          <w:rFonts w:ascii="Arial" w:hAnsi="Arial" w:cs="Arial"/>
        </w:rPr>
        <w:t xml:space="preserve"> </w:t>
      </w:r>
      <w:r w:rsidR="003B5F54" w:rsidRPr="00C9095D">
        <w:rPr>
          <w:rFonts w:ascii="Arial" w:hAnsi="Arial" w:cs="Arial"/>
        </w:rPr>
        <w:t>a linear mixed-effects model</w:t>
      </w:r>
      <w:r w:rsidR="00B110D1">
        <w:rPr>
          <w:rFonts w:ascii="Arial" w:hAnsi="Arial" w:cs="Arial"/>
        </w:rPr>
        <w:t xml:space="preserve">, with each line the mean fitted estimate for that jack-knife. </w:t>
      </w:r>
      <w:r w:rsidR="003B5F54">
        <w:rPr>
          <w:rFonts w:ascii="Arial" w:hAnsi="Arial" w:cs="Arial"/>
        </w:rPr>
        <w:t>The dark orange line represents the trend for all insect families included, and each faded line represent the average trend with one family excluded.</w:t>
      </w:r>
    </w:p>
    <w:p w14:paraId="2B6826F1" w14:textId="77777777" w:rsidR="003B5F54" w:rsidRDefault="003B5F54" w:rsidP="00083270">
      <w:pPr>
        <w:rPr>
          <w:rFonts w:ascii="Arial" w:hAnsi="Arial" w:cs="Arial"/>
        </w:rPr>
      </w:pP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6D7A3340" w:rsidR="00083270" w:rsidRPr="00547856" w:rsidRDefault="00083270" w:rsidP="00547856">
      <w:pPr>
        <w:spacing w:line="480" w:lineRule="auto"/>
        <w:jc w:val="both"/>
        <w:rPr>
          <w:rFonts w:ascii="Arial" w:hAnsi="Arial" w:cs="Arial"/>
        </w:rPr>
      </w:pPr>
      <w:r w:rsidRPr="009A402B">
        <w:rPr>
          <w:rFonts w:ascii="Arial" w:hAnsi="Arial" w:cs="Arial"/>
          <w:b/>
          <w:bCs/>
        </w:rPr>
        <w:t>Fig S</w:t>
      </w:r>
      <w:r>
        <w:rPr>
          <w:rFonts w:ascii="Arial" w:hAnsi="Arial" w:cs="Arial"/>
          <w:b/>
          <w:bCs/>
        </w:rPr>
        <w:t>11</w:t>
      </w:r>
      <w:r>
        <w:rPr>
          <w:rFonts w:ascii="Arial" w:hAnsi="Arial" w:cs="Arial"/>
        </w:rPr>
        <w:t>.</w:t>
      </w:r>
      <w:r w:rsidR="00547856">
        <w:rPr>
          <w:rFonts w:ascii="Arial" w:hAnsi="Arial" w:cs="Arial"/>
        </w:rPr>
        <w:t xml:space="preserve"> </w:t>
      </w:r>
      <w:r w:rsidR="00547856" w:rsidRPr="00547856">
        <w:rPr>
          <w:rFonts w:ascii="Arial" w:hAnsi="Arial" w:cs="Arial"/>
        </w:rPr>
        <w:t>Response of pollinating and non-pollinating total abundance to standardised</w:t>
      </w:r>
      <w:r w:rsidR="00547856">
        <w:rPr>
          <w:rFonts w:ascii="Arial" w:hAnsi="Arial" w:cs="Arial"/>
        </w:rPr>
        <w:t xml:space="preserve"> </w:t>
      </w:r>
      <w:r w:rsidR="00547856" w:rsidRPr="00547856">
        <w:rPr>
          <w:rFonts w:ascii="Arial" w:hAnsi="Arial" w:cs="Arial"/>
        </w:rPr>
        <w:t>temperature anomaly on primary vegetation and cropland (note that abundance is</w:t>
      </w:r>
      <w:r w:rsidR="00547856">
        <w:rPr>
          <w:rFonts w:ascii="Arial" w:hAnsi="Arial" w:cs="Arial"/>
        </w:rPr>
        <w:t xml:space="preserve"> </w:t>
      </w:r>
      <w:r w:rsidR="00547856" w:rsidRPr="00547856">
        <w:rPr>
          <w:rFonts w:ascii="Arial" w:hAnsi="Arial" w:cs="Arial"/>
        </w:rPr>
        <w:t>plotted on a loge scale)</w:t>
      </w:r>
      <w:r w:rsidR="00547856">
        <w:rPr>
          <w:rFonts w:ascii="Arial" w:hAnsi="Arial" w:cs="Arial"/>
        </w:rPr>
        <w:t xml:space="preserve">, when the active season threshold is </w:t>
      </w:r>
      <w:r w:rsidR="00B110D1">
        <w:rPr>
          <w:rFonts w:ascii="Arial" w:hAnsi="Arial" w:cs="Arial"/>
        </w:rPr>
        <w:t>set at each PREDICTS site</w:t>
      </w:r>
      <w:r w:rsidR="00B110D1" w:rsidRPr="00547856">
        <w:rPr>
          <w:rFonts w:ascii="Arial" w:hAnsi="Arial" w:cs="Arial"/>
        </w:rPr>
        <w:t xml:space="preserve"> </w:t>
      </w:r>
      <w:r w:rsidR="00B110D1">
        <w:rPr>
          <w:rFonts w:ascii="Arial" w:hAnsi="Arial" w:cs="Arial"/>
        </w:rPr>
        <w:t xml:space="preserve">at a minimum temperature of </w:t>
      </w:r>
      <w:r w:rsidR="00B110D1" w:rsidRPr="00B110D1">
        <w:rPr>
          <w:rFonts w:ascii="Arial" w:hAnsi="Arial" w:cs="Arial"/>
        </w:rPr>
        <w:t>10 °C</w:t>
      </w:r>
      <w:r w:rsidR="00B110D1">
        <w:rPr>
          <w:rFonts w:ascii="Arial" w:hAnsi="Arial" w:cs="Arial"/>
        </w:rPr>
        <w:t xml:space="preserve"> (as in </w:t>
      </w:r>
      <w:proofErr w:type="spellStart"/>
      <w:r w:rsidR="00B110D1">
        <w:rPr>
          <w:rFonts w:ascii="Arial" w:hAnsi="Arial" w:cs="Arial"/>
        </w:rPr>
        <w:t>Outhwaite</w:t>
      </w:r>
      <w:proofErr w:type="spellEnd"/>
      <w:r w:rsidR="00B110D1">
        <w:rPr>
          <w:rFonts w:ascii="Arial" w:hAnsi="Arial" w:cs="Arial"/>
        </w:rPr>
        <w:t xml:space="preserve"> et al., 2022). </w:t>
      </w:r>
      <w:r w:rsidR="00547856" w:rsidRPr="00547856">
        <w:rPr>
          <w:rFonts w:ascii="Arial" w:hAnsi="Arial" w:cs="Arial"/>
        </w:rPr>
        <w:t>Each panel represents a linear mixed-effects model for</w:t>
      </w:r>
      <w:r w:rsidR="00547856">
        <w:rPr>
          <w:rFonts w:ascii="Arial" w:hAnsi="Arial" w:cs="Arial"/>
        </w:rPr>
        <w:t xml:space="preserve"> </w:t>
      </w:r>
      <w:r w:rsidR="00547856" w:rsidRPr="00547856">
        <w:rPr>
          <w:rFonts w:ascii="Arial" w:hAnsi="Arial" w:cs="Arial"/>
        </w:rPr>
        <w:t>pollinating or non-pollinating insects and vertebrates. Coloured lines represent mean</w:t>
      </w:r>
      <w:r w:rsidR="00547856">
        <w:rPr>
          <w:rFonts w:ascii="Arial" w:hAnsi="Arial" w:cs="Arial"/>
        </w:rPr>
        <w:t xml:space="preserve"> </w:t>
      </w:r>
      <w:r w:rsidR="00547856" w:rsidRPr="00547856">
        <w:rPr>
          <w:rFonts w:ascii="Arial" w:hAnsi="Arial" w:cs="Arial"/>
        </w:rPr>
        <w:t>fitted estimates for each interaction, and shading 95% confidence intervals around that</w:t>
      </w:r>
      <w:r w:rsidR="00547856">
        <w:rPr>
          <w:rFonts w:ascii="Arial" w:hAnsi="Arial" w:cs="Arial"/>
        </w:rPr>
        <w:t xml:space="preserve"> </w:t>
      </w:r>
      <w:r w:rsidR="00547856" w:rsidRPr="00547856">
        <w:rPr>
          <w:rFonts w:ascii="Arial" w:hAnsi="Arial" w:cs="Arial"/>
        </w:rPr>
        <w:t>prediction: green, primary vegetation; orange, cropland</w:t>
      </w:r>
      <w:r w:rsidR="00B473F4">
        <w:rPr>
          <w:rFonts w:ascii="Arial" w:hAnsi="Arial" w:cs="Arial"/>
        </w:rPr>
        <w:t>.</w:t>
      </w: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6A0F5841" w:rsidR="00083270" w:rsidRPr="00D8108D" w:rsidRDefault="00083270" w:rsidP="00F14845">
      <w:pPr>
        <w:spacing w:line="480" w:lineRule="auto"/>
        <w:jc w:val="both"/>
      </w:pPr>
      <w:r w:rsidRPr="009A402B">
        <w:rPr>
          <w:rFonts w:ascii="Arial" w:hAnsi="Arial" w:cs="Arial"/>
          <w:b/>
          <w:bCs/>
        </w:rPr>
        <w:t>Fig S</w:t>
      </w:r>
      <w:r>
        <w:rPr>
          <w:rFonts w:ascii="Arial" w:hAnsi="Arial" w:cs="Arial"/>
          <w:b/>
          <w:bCs/>
        </w:rPr>
        <w:t>12</w:t>
      </w:r>
      <w:r>
        <w:rPr>
          <w:rFonts w:ascii="Arial" w:hAnsi="Arial" w:cs="Arial"/>
        </w:rPr>
        <w:t>.</w:t>
      </w:r>
      <w:r w:rsidR="00B110D1">
        <w:rPr>
          <w:rFonts w:ascii="Arial" w:hAnsi="Arial" w:cs="Arial"/>
        </w:rPr>
        <w:t xml:space="preserve"> </w:t>
      </w:r>
      <w:r w:rsidR="0099010F" w:rsidRPr="00547856">
        <w:rPr>
          <w:rFonts w:ascii="Arial" w:hAnsi="Arial" w:cs="Arial"/>
        </w:rPr>
        <w:t>Response of pollinating total abundance to standardised</w:t>
      </w:r>
      <w:r w:rsidR="0099010F">
        <w:rPr>
          <w:rFonts w:ascii="Arial" w:hAnsi="Arial" w:cs="Arial"/>
        </w:rPr>
        <w:t xml:space="preserve"> </w:t>
      </w:r>
      <w:r w:rsidR="0099010F" w:rsidRPr="00547856">
        <w:rPr>
          <w:rFonts w:ascii="Arial" w:hAnsi="Arial" w:cs="Arial"/>
        </w:rPr>
        <w:t>temperature anomaly on cropland</w:t>
      </w:r>
      <w:r w:rsidR="0099010F">
        <w:rPr>
          <w:rFonts w:ascii="Arial" w:hAnsi="Arial" w:cs="Arial"/>
        </w:rPr>
        <w:t xml:space="preserve">, converted to a percentage change from cropland sites that have not warmed, for a set of active season thresholds calculated from the baseline (as opposed the each PREDICTS site as in </w:t>
      </w:r>
      <w:proofErr w:type="spellStart"/>
      <w:r w:rsidR="0099010F">
        <w:rPr>
          <w:rFonts w:ascii="Arial" w:hAnsi="Arial" w:cs="Arial"/>
        </w:rPr>
        <w:t>Outhwaite</w:t>
      </w:r>
      <w:proofErr w:type="spellEnd"/>
      <w:r w:rsidR="0099010F">
        <w:rPr>
          <w:rFonts w:ascii="Arial" w:hAnsi="Arial" w:cs="Arial"/>
        </w:rPr>
        <w:t xml:space="preserve"> et al (2022).</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B89C0EF" w:rsidR="00083270" w:rsidRDefault="00083270" w:rsidP="00083270">
      <w:pPr>
        <w:ind w:firstLine="720"/>
      </w:pPr>
      <w:r>
        <w:rPr>
          <w:noProof/>
        </w:rPr>
        <w:lastRenderedPageBreak/>
        <w:drawing>
          <wp:inline distT="0" distB="0" distL="0" distR="0" wp14:anchorId="502A0178" wp14:editId="3DE9B940">
            <wp:extent cx="5731510" cy="3533140"/>
            <wp:effectExtent l="0" t="0" r="254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3533140"/>
                    </a:xfrm>
                    <a:prstGeom prst="rect">
                      <a:avLst/>
                    </a:prstGeom>
                    <a:noFill/>
                    <a:ln>
                      <a:noFill/>
                    </a:ln>
                  </pic:spPr>
                </pic:pic>
              </a:graphicData>
            </a:graphic>
          </wp:inline>
        </w:drawing>
      </w:r>
    </w:p>
    <w:p w14:paraId="640CDA32" w14:textId="7885B41E" w:rsidR="00B63C83" w:rsidRDefault="00083270" w:rsidP="00B63C83">
      <w:pPr>
        <w:spacing w:line="480" w:lineRule="auto"/>
        <w:jc w:val="both"/>
        <w:rPr>
          <w:rFonts w:ascii="Arial" w:hAnsi="Arial" w:cs="Arial"/>
        </w:rPr>
      </w:pPr>
      <w:r w:rsidRPr="009A402B">
        <w:rPr>
          <w:rFonts w:ascii="Arial" w:hAnsi="Arial" w:cs="Arial"/>
          <w:b/>
          <w:bCs/>
        </w:rPr>
        <w:t>Fig S</w:t>
      </w:r>
      <w:r>
        <w:rPr>
          <w:rFonts w:ascii="Arial" w:hAnsi="Arial" w:cs="Arial"/>
          <w:b/>
          <w:bCs/>
        </w:rPr>
        <w:t>13</w:t>
      </w:r>
      <w:r>
        <w:rPr>
          <w:rFonts w:ascii="Arial" w:hAnsi="Arial" w:cs="Arial"/>
        </w:rPr>
        <w:t>.</w:t>
      </w:r>
      <w:r w:rsidR="00304A12">
        <w:rPr>
          <w:rFonts w:ascii="Arial" w:hAnsi="Arial" w:cs="Arial"/>
        </w:rPr>
        <w:t xml:space="preserve"> </w:t>
      </w:r>
      <w:r w:rsidR="00B63C83">
        <w:rPr>
          <w:rFonts w:ascii="Arial" w:hAnsi="Arial" w:cs="Arial"/>
        </w:rPr>
        <w:t xml:space="preserve">Projected crop pollination risk as both an index and total production risk, for three RCP scenarios under 9 different potential relationships between pollinator abundance reduction and crop production loss. The top left panel represents the shape of each of the 9 potential abundance/production relationships. Dotted lines represent any concave relationship whereas dashed lines represent any convex relationship. The colour of each line represents the steepness of the slope of the relationship, from </w:t>
      </w:r>
      <w:r w:rsidR="005D35FF">
        <w:rPr>
          <w:rFonts w:ascii="Arial" w:hAnsi="Arial" w:cs="Arial"/>
        </w:rPr>
        <w:t>linear in dark purple to yellow at the highest levels of either convexity or concavity.</w:t>
      </w:r>
    </w:p>
    <w:p w14:paraId="133BD799" w14:textId="5C1B89DA" w:rsidR="00083270" w:rsidRPr="00D8108D" w:rsidRDefault="00083270" w:rsidP="00B63C83">
      <w:pPr>
        <w:spacing w:line="480" w:lineRule="auto"/>
        <w:jc w:val="both"/>
      </w:pPr>
    </w:p>
    <w:p w14:paraId="6219CF8A" w14:textId="6FA1DA05" w:rsidR="00083270" w:rsidRDefault="00083270" w:rsidP="00083270"/>
    <w:p w14:paraId="2F35DDCA" w14:textId="408A5E7B" w:rsidR="004B5CAF" w:rsidRDefault="004B5CAF" w:rsidP="00083270"/>
    <w:p w14:paraId="17577532" w14:textId="1137B0D8" w:rsidR="004B5CAF" w:rsidRDefault="004B5CAF" w:rsidP="00083270"/>
    <w:p w14:paraId="2088125B" w14:textId="1F34F644" w:rsidR="004B5CAF" w:rsidRDefault="004B5CAF" w:rsidP="00083270"/>
    <w:p w14:paraId="4DD853F0" w14:textId="7F18F1BB" w:rsidR="004B5CAF" w:rsidRDefault="004B5CAF" w:rsidP="00083270"/>
    <w:p w14:paraId="7AFE8113" w14:textId="10AAB6B5" w:rsidR="004B5CAF" w:rsidRDefault="004B5CAF" w:rsidP="00083270"/>
    <w:p w14:paraId="002FFA86" w14:textId="4BAAA612" w:rsidR="004B5CAF" w:rsidRDefault="004B5CAF" w:rsidP="00083270"/>
    <w:p w14:paraId="1F1C378B" w14:textId="079795B7"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4D080CB0" w14:textId="210DB2F0"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t>References</w:t>
      </w:r>
    </w:p>
    <w:sectPr w:rsidR="004B5CAF" w:rsidRPr="004B5CA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04-27T13:21:00Z" w:initials="MJ">
    <w:p w14:paraId="638A278E" w14:textId="176F70C7" w:rsidR="00121942" w:rsidRDefault="00121942">
      <w:pPr>
        <w:pStyle w:val="CommentText"/>
      </w:pPr>
      <w:r>
        <w:rPr>
          <w:rStyle w:val="CommentReference"/>
        </w:rPr>
        <w:annotationRef/>
      </w:r>
      <w:r>
        <w:t>Effects of land-use intensity</w:t>
      </w:r>
    </w:p>
  </w:comment>
  <w:comment w:id="1" w:author="Millard, Joseph" w:date="2022-04-27T13:21:00Z" w:initials="MJ">
    <w:p w14:paraId="03B8DCA5" w14:textId="77777777" w:rsidR="00121942" w:rsidRDefault="00121942" w:rsidP="00121942">
      <w:pPr>
        <w:pStyle w:val="CommentText"/>
      </w:pPr>
      <w:r>
        <w:rPr>
          <w:rStyle w:val="CommentReference"/>
        </w:rPr>
        <w:annotationRef/>
      </w:r>
      <w:r>
        <w:t>Effects of land-use intensity</w:t>
      </w:r>
    </w:p>
  </w:comment>
  <w:comment w:id="2" w:author="Millard, Joseph" w:date="2022-04-27T13:21:00Z" w:initials="MJ">
    <w:p w14:paraId="2AE342FD" w14:textId="77777777" w:rsidR="00121942" w:rsidRDefault="00121942" w:rsidP="00121942">
      <w:pPr>
        <w:pStyle w:val="CommentText"/>
      </w:pPr>
      <w:r>
        <w:rPr>
          <w:rStyle w:val="CommentReference"/>
        </w:rPr>
        <w:annotationRef/>
      </w:r>
      <w:r>
        <w:t>Effects of land-use intensity</w:t>
      </w:r>
    </w:p>
  </w:comment>
  <w:comment w:id="3" w:author="Millard, Joseph" w:date="2022-04-27T13:21:00Z" w:initials="MJ">
    <w:p w14:paraId="0C42F86D" w14:textId="77777777" w:rsidR="00121942" w:rsidRDefault="00121942" w:rsidP="00121942">
      <w:pPr>
        <w:pStyle w:val="CommentText"/>
      </w:pPr>
      <w:r>
        <w:rPr>
          <w:rStyle w:val="CommentReference"/>
        </w:rPr>
        <w:annotationRef/>
      </w:r>
      <w:r>
        <w:t>Effects of land-use intensity</w:t>
      </w:r>
    </w:p>
  </w:comment>
  <w:comment w:id="4" w:author="Millard, Joseph" w:date="2022-04-27T13:21:00Z" w:initials="MJ">
    <w:p w14:paraId="5089AC39" w14:textId="77777777" w:rsidR="00121942" w:rsidRDefault="00121942" w:rsidP="00121942">
      <w:pPr>
        <w:pStyle w:val="CommentText"/>
      </w:pPr>
      <w:r>
        <w:rPr>
          <w:rStyle w:val="CommentReference"/>
        </w:rPr>
        <w:annotationRef/>
      </w:r>
      <w:r>
        <w:t>Effects of land-use intensity</w:t>
      </w:r>
    </w:p>
  </w:comment>
  <w:comment w:id="5" w:author="Millard, Joseph" w:date="2022-04-27T13:21:00Z" w:initials="MJ">
    <w:p w14:paraId="75BAF058" w14:textId="77777777" w:rsidR="00612AC2" w:rsidRDefault="00612AC2" w:rsidP="00612AC2">
      <w:pPr>
        <w:pStyle w:val="CommentText"/>
      </w:pPr>
      <w:r>
        <w:rPr>
          <w:rStyle w:val="CommentReference"/>
        </w:rPr>
        <w:annotationRef/>
      </w:r>
      <w:r>
        <w:t>Effects of land-use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A278E" w15:done="0"/>
  <w15:commentEx w15:paraId="03B8DCA5" w15:done="0"/>
  <w15:commentEx w15:paraId="2AE342FD" w15:done="0"/>
  <w15:commentEx w15:paraId="0C42F86D" w15:done="0"/>
  <w15:commentEx w15:paraId="5089AC39" w15:done="0"/>
  <w15:commentEx w15:paraId="75BAF0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C1F1" w16cex:dateUtc="2022-04-27T12:21:00Z"/>
  <w16cex:commentExtensible w16cex:durableId="2613C1FE" w16cex:dateUtc="2022-04-27T12:21:00Z"/>
  <w16cex:commentExtensible w16cex:durableId="2613C271" w16cex:dateUtc="2022-04-27T12:21:00Z"/>
  <w16cex:commentExtensible w16cex:durableId="2613C283" w16cex:dateUtc="2022-04-27T12:21:00Z"/>
  <w16cex:commentExtensible w16cex:durableId="2613C28B" w16cex:dateUtc="2022-04-27T12:21:00Z"/>
  <w16cex:commentExtensible w16cex:durableId="2613C319" w16cex:dateUtc="2022-04-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A278E" w16cid:durableId="2613C1F1"/>
  <w16cid:commentId w16cid:paraId="03B8DCA5" w16cid:durableId="2613C1FE"/>
  <w16cid:commentId w16cid:paraId="2AE342FD" w16cid:durableId="2613C271"/>
  <w16cid:commentId w16cid:paraId="0C42F86D" w16cid:durableId="2613C283"/>
  <w16cid:commentId w16cid:paraId="5089AC39" w16cid:durableId="2613C28B"/>
  <w16cid:commentId w16cid:paraId="75BAF058" w16cid:durableId="2613C3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1707B"/>
    <w:rsid w:val="00061FE2"/>
    <w:rsid w:val="00083270"/>
    <w:rsid w:val="000A6726"/>
    <w:rsid w:val="000C5BDE"/>
    <w:rsid w:val="000D24EE"/>
    <w:rsid w:val="000D343E"/>
    <w:rsid w:val="00115F89"/>
    <w:rsid w:val="00121942"/>
    <w:rsid w:val="00156E2D"/>
    <w:rsid w:val="00163FFE"/>
    <w:rsid w:val="00203552"/>
    <w:rsid w:val="00256221"/>
    <w:rsid w:val="002628CC"/>
    <w:rsid w:val="00276415"/>
    <w:rsid w:val="00295301"/>
    <w:rsid w:val="002A5FDF"/>
    <w:rsid w:val="002F723A"/>
    <w:rsid w:val="00304A12"/>
    <w:rsid w:val="00317CD7"/>
    <w:rsid w:val="00355E00"/>
    <w:rsid w:val="003A1CA5"/>
    <w:rsid w:val="003B5F54"/>
    <w:rsid w:val="003F2798"/>
    <w:rsid w:val="004004E5"/>
    <w:rsid w:val="00487454"/>
    <w:rsid w:val="004B5CAF"/>
    <w:rsid w:val="004E7E7B"/>
    <w:rsid w:val="00522935"/>
    <w:rsid w:val="00524928"/>
    <w:rsid w:val="00547856"/>
    <w:rsid w:val="00562A15"/>
    <w:rsid w:val="0059247F"/>
    <w:rsid w:val="005C68B3"/>
    <w:rsid w:val="005D35FF"/>
    <w:rsid w:val="00612AC2"/>
    <w:rsid w:val="00615960"/>
    <w:rsid w:val="0064758F"/>
    <w:rsid w:val="00651535"/>
    <w:rsid w:val="00654BCC"/>
    <w:rsid w:val="006905E3"/>
    <w:rsid w:val="006E068D"/>
    <w:rsid w:val="007022C6"/>
    <w:rsid w:val="007C159A"/>
    <w:rsid w:val="007F00BA"/>
    <w:rsid w:val="008025E3"/>
    <w:rsid w:val="0081371C"/>
    <w:rsid w:val="00854BC3"/>
    <w:rsid w:val="008712AA"/>
    <w:rsid w:val="0087656A"/>
    <w:rsid w:val="008B1591"/>
    <w:rsid w:val="0099010F"/>
    <w:rsid w:val="009A402B"/>
    <w:rsid w:val="009B27CE"/>
    <w:rsid w:val="009C5A92"/>
    <w:rsid w:val="009D64B9"/>
    <w:rsid w:val="00A01ABF"/>
    <w:rsid w:val="00A54188"/>
    <w:rsid w:val="00A8532A"/>
    <w:rsid w:val="00A94D69"/>
    <w:rsid w:val="00AB7599"/>
    <w:rsid w:val="00AF4C6D"/>
    <w:rsid w:val="00B110D1"/>
    <w:rsid w:val="00B473F4"/>
    <w:rsid w:val="00B50A73"/>
    <w:rsid w:val="00B5211F"/>
    <w:rsid w:val="00B63C83"/>
    <w:rsid w:val="00BE3C42"/>
    <w:rsid w:val="00C04668"/>
    <w:rsid w:val="00C72677"/>
    <w:rsid w:val="00C9095D"/>
    <w:rsid w:val="00CC2A40"/>
    <w:rsid w:val="00D21B88"/>
    <w:rsid w:val="00D4584E"/>
    <w:rsid w:val="00D8108D"/>
    <w:rsid w:val="00DA7DCB"/>
    <w:rsid w:val="00DD0175"/>
    <w:rsid w:val="00DF0351"/>
    <w:rsid w:val="00DF24DE"/>
    <w:rsid w:val="00E249E4"/>
    <w:rsid w:val="00F000B1"/>
    <w:rsid w:val="00F066DE"/>
    <w:rsid w:val="00F1308E"/>
    <w:rsid w:val="00F14845"/>
    <w:rsid w:val="00F35FBB"/>
    <w:rsid w:val="00F640A9"/>
    <w:rsid w:val="00F82127"/>
    <w:rsid w:val="00FB6B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hyperlink" Target="https://joemillard.shinyapps.io/pollinator_dependence_visualisation/" TargetMode="External"/><Relationship Id="rId24" Type="http://schemas.openxmlformats.org/officeDocument/2006/relationships/image" Target="media/image13.png"/><Relationship Id="rId5" Type="http://schemas.openxmlformats.org/officeDocument/2006/relationships/hyperlink" Target="mailto:joseph.millard@nhm.ac.uk" TargetMode="Externa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27045</Words>
  <Characters>154162</Characters>
  <Application>Microsoft Office Word</Application>
  <DocSecurity>0</DocSecurity>
  <Lines>1284</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40</cp:revision>
  <dcterms:created xsi:type="dcterms:W3CDTF">2022-04-27T11:18:00Z</dcterms:created>
  <dcterms:modified xsi:type="dcterms:W3CDTF">2022-05-13T09:02:00Z</dcterms:modified>
</cp:coreProperties>
</file>